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png" ContentType="image/png"/>
  <Override PartName="/customXml/itemProps1.xml" ContentType="application/vnd.openxmlformats-officedocument.customXmlProperties+xml"/>
  <Default Extension="wmf" ContentType="image/x-w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footer2.xml" ContentType="application/vnd.openxmlformats-officedocument.wordprocessingml.footer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0D19D9" w:rsidRDefault="007E0DD3" w:rsidP="00E71B19">
      <w:pPr>
        <w:tabs>
          <w:tab w:val="left" w:pos="561"/>
        </w:tabs>
        <w:spacing w:before="120" w:after="120" w:line="360" w:lineRule="auto"/>
        <w:jc w:val="both"/>
        <w:rPr>
          <w:b/>
          <w:sz w:val="40"/>
          <w:szCs w:val="40"/>
        </w:rPr>
      </w:pPr>
      <w:r w:rsidRPr="00F00B66">
        <w:rPr>
          <w:b/>
          <w:sz w:val="40"/>
          <w:szCs w:val="40"/>
        </w:rPr>
        <w:t>Chapter 1</w:t>
      </w:r>
    </w:p>
    <w:p w:rsidR="00A72A35" w:rsidRPr="00F00B66" w:rsidRDefault="00A72A35" w:rsidP="00E71B19">
      <w:pPr>
        <w:tabs>
          <w:tab w:val="left" w:pos="561"/>
        </w:tabs>
        <w:spacing w:before="120" w:after="120" w:line="360" w:lineRule="auto"/>
        <w:jc w:val="both"/>
        <w:rPr>
          <w:b/>
          <w:sz w:val="40"/>
          <w:szCs w:val="40"/>
        </w:rPr>
      </w:pPr>
    </w:p>
    <w:p w:rsidR="00D97965" w:rsidRPr="00C34DFD" w:rsidRDefault="00D97965" w:rsidP="00E71B19">
      <w:pPr>
        <w:pBdr>
          <w:bottom w:val="single" w:sz="6" w:space="1" w:color="auto"/>
        </w:pBdr>
        <w:spacing w:before="120" w:after="120" w:line="360" w:lineRule="auto"/>
        <w:rPr>
          <w:b/>
          <w:sz w:val="48"/>
          <w:szCs w:val="48"/>
        </w:rPr>
      </w:pPr>
      <w:r w:rsidRPr="00C34DFD">
        <w:rPr>
          <w:b/>
          <w:sz w:val="48"/>
          <w:szCs w:val="48"/>
        </w:rPr>
        <w:t xml:space="preserve">Introduction </w:t>
      </w:r>
    </w:p>
    <w:p w:rsidR="00200685" w:rsidRDefault="00200685" w:rsidP="00E71B19">
      <w:pPr>
        <w:spacing w:before="120" w:after="120" w:line="360" w:lineRule="auto"/>
      </w:pPr>
    </w:p>
    <w:p w:rsidR="00FE7B8C" w:rsidRDefault="00200685" w:rsidP="00404E3A">
      <w:pPr>
        <w:spacing w:before="120" w:after="120" w:line="360" w:lineRule="auto"/>
        <w:jc w:val="both"/>
      </w:pPr>
      <w:r w:rsidRPr="00200685">
        <w:t>In the following sections, a brief introduction and motivation for undertaking the present study and the problem statement for the thesis has been included.</w:t>
      </w:r>
    </w:p>
    <w:p w:rsidR="00095DBF" w:rsidRPr="00200685" w:rsidRDefault="00095DBF" w:rsidP="00404E3A">
      <w:pPr>
        <w:spacing w:before="120" w:after="120" w:line="360" w:lineRule="auto"/>
        <w:jc w:val="both"/>
      </w:pPr>
    </w:p>
    <w:p w:rsidR="00D97965" w:rsidRPr="00095DBF" w:rsidRDefault="00D97965" w:rsidP="005655F7">
      <w:pPr>
        <w:numPr>
          <w:ilvl w:val="1"/>
          <w:numId w:val="4"/>
        </w:numPr>
        <w:spacing w:before="120" w:after="120" w:line="360" w:lineRule="auto"/>
        <w:ind w:left="0" w:firstLine="0"/>
        <w:jc w:val="both"/>
        <w:rPr>
          <w:b/>
          <w:sz w:val="28"/>
          <w:szCs w:val="28"/>
        </w:rPr>
      </w:pPr>
      <w:r w:rsidRPr="00095DBF">
        <w:rPr>
          <w:b/>
          <w:sz w:val="28"/>
          <w:szCs w:val="28"/>
        </w:rPr>
        <w:t>Introduction</w:t>
      </w:r>
    </w:p>
    <w:p w:rsidR="00095DBF" w:rsidRPr="00C000B9" w:rsidRDefault="009B37D2" w:rsidP="000468CB">
      <w:pPr>
        <w:spacing w:before="120" w:after="120" w:line="360" w:lineRule="auto"/>
        <w:jc w:val="both"/>
      </w:pPr>
      <w:r>
        <w:t>As estimated by John et al. in</w:t>
      </w:r>
      <w:r w:rsidR="0019609D">
        <w:t xml:space="preserve"> </w:t>
      </w:r>
      <w:r w:rsidR="003B45A0">
        <w:fldChar w:fldCharType="begin"/>
      </w:r>
      <w:r w:rsidR="00CA3C9B">
        <w:instrText xml:space="preserve"> ADDIN EN.CITE &lt;EndNote&gt;&lt;Cite&gt;&lt;Author&gt;Reinsel&lt;/Author&gt;&lt;Year&gt;March 2008&lt;/Year&gt;&lt;RecNum&gt;5&lt;/RecNum&gt;&lt;DisplayText&gt;[1]&lt;/DisplayText&gt;&lt;record&gt;&lt;rec-number&gt;5&lt;/rec-number&gt;&lt;foreign-keys&gt;&lt;key app="EN" db-id="wsf5rfv9if52peexwr6x9v0i9ftd0f9xdse2"&gt;5&lt;/key&gt;&lt;/foreign-keys&gt;&lt;ref-type name="Report"&gt;27&lt;/ref-type&gt;&lt;contributors&gt;&lt;authors&gt;&lt;author&gt;D. Reinsel&lt;/author&gt;&lt;author&gt;C. Chute&lt;/author&gt;&lt;author&gt;W. Schlichting&lt;/author&gt;&lt;author&gt;S. Minton&lt;/author&gt;&lt;author&gt;A. Toncheva&lt;/author&gt;&lt;author&gt;A. Manfrediz&lt;/author&gt;&lt;/authors&gt;&lt;/contributors&gt;&lt;titles&gt;&lt;title&gt;The diverse and exploding digital universe: An updated forecast of worldwide information growth through 2011&lt;/title&gt;&lt;/titles&gt;&lt;dates&gt;&lt;year&gt;March 2008&lt;/year&gt;&lt;/dates&gt;&lt;pub-location&gt;Framingham, MA, USA&lt;/pub-location&gt;&lt;publisher&gt;International Data Corporation&lt;/publisher&gt;&lt;urls&gt;&lt;/urls&gt;&lt;/record&gt;&lt;/Cite&gt;&lt;/EndNote&gt;</w:instrText>
      </w:r>
      <w:r w:rsidR="003B45A0">
        <w:fldChar w:fldCharType="separate"/>
      </w:r>
      <w:r w:rsidR="00CA3C9B">
        <w:rPr>
          <w:noProof/>
        </w:rPr>
        <w:t>[1]</w:t>
      </w:r>
      <w:r w:rsidR="003B45A0">
        <w:fldChar w:fldCharType="end"/>
      </w:r>
      <w:r>
        <w:t xml:space="preserve">, </w:t>
      </w:r>
      <w:r w:rsidR="00C000B9">
        <w:t xml:space="preserve">……..The detailed review of related techniques has been given in </w:t>
      </w:r>
      <w:r w:rsidR="0019609D">
        <w:t xml:space="preserve"> </w:t>
      </w:r>
      <w:r w:rsidR="003B45A0">
        <w:fldChar w:fldCharType="begin"/>
      </w:r>
      <w:r w:rsidR="00CA3C9B">
        <w:instrText xml:space="preserve"> ADDIN EN.CITE &lt;EndNote&gt;&lt;Cite&gt;&lt;Author&gt;Frawley&lt;/Author&gt;&lt;Year&gt;1992&lt;/Year&gt;&lt;RecNum&gt;8&lt;/RecNum&gt;&lt;DisplayText&gt;[2, 3]&lt;/DisplayText&gt;&lt;record&gt;&lt;rec-number&gt;8&lt;/rec-number&gt;&lt;foreign-keys&gt;&lt;key app="EN" db-id="wsf5rfv9if52peexwr6x9v0i9ftd0f9xdse2"&gt;8&lt;/key&gt;&lt;/foreign-keys&gt;&lt;ref-type name="Journal Article"&gt;17&lt;/ref-type&gt;&lt;contributors&gt;&lt;authors&gt;&lt;author&gt;Frawley, W.J.&lt;/author&gt;&lt;author&gt;Piatetsky-Shapiro, G.&lt;/author&gt;&lt;author&gt;Matheus, C.J.&lt;/author&gt;&lt;/authors&gt;&lt;/contributors&gt;&lt;titles&gt;&lt;title&gt;Knowledge discovery in databases: An overview&lt;/title&gt;&lt;secondary-title&gt;AI Magazine&lt;/secondary-title&gt;&lt;/titles&gt;&lt;periodical&gt;&lt;full-title&gt;Ai Magazine&lt;/full-title&gt;&lt;/periodical&gt;&lt;pages&gt;57&lt;/pages&gt;&lt;volume&gt;13&lt;/volume&gt;&lt;number&gt;3&lt;/number&gt;&lt;dates&gt;&lt;year&gt;1992&lt;/year&gt;&lt;/dates&gt;&lt;isbn&gt;0738-4602&lt;/isbn&gt;&lt;urls&gt;&lt;/urls&gt;&lt;/record&gt;&lt;/Cite&gt;&lt;Cite&gt;&lt;Author&gt;Bhatnagar&lt;/Author&gt;&lt;Year&gt;2001&lt;/Year&gt;&lt;RecNum&gt;201&lt;/RecNum&gt;&lt;record&gt;&lt;rec-number&gt;201&lt;/rec-number&gt;&lt;foreign-keys&gt;&lt;key app="EN" db-id="wsf5rfv9if52peexwr6x9v0i9ftd0f9xdse2"&gt;201&lt;/key&gt;&lt;/foreign-keys&gt;&lt;ref-type name="Journal Article"&gt;17&lt;/ref-type&gt;&lt;contributors&gt;&lt;authors&gt;&lt;author&gt;Bhatnagar, V.&lt;/author&gt;&lt;author&gt;Gupta, SK&lt;/author&gt;&lt;author&gt;Wasan, SK&lt;/author&gt;&lt;/authors&gt;&lt;/contributors&gt;&lt;titles&gt;&lt;title&gt;On mining of data&lt;/title&gt;&lt;secondary-title&gt;IETE Journal of Research&lt;/secondary-title&gt;&lt;/titles&gt;&lt;periodical&gt;&lt;full-title&gt;IETE JOURNAL OF RESEARCH&lt;/full-title&gt;&lt;/periodical&gt;&lt;pages&gt;5-18&lt;/pages&gt;&lt;volume&gt;47&lt;/volume&gt;&lt;number&gt;1/2&lt;/number&gt;&lt;dates&gt;&lt;year&gt;2001&lt;/year&gt;&lt;/dates&gt;&lt;urls&gt;&lt;/urls&gt;&lt;/record&gt;&lt;/Cite&gt;&lt;/EndNote&gt;</w:instrText>
      </w:r>
      <w:r w:rsidR="003B45A0">
        <w:fldChar w:fldCharType="separate"/>
      </w:r>
      <w:r w:rsidR="00CA3C9B">
        <w:rPr>
          <w:noProof/>
        </w:rPr>
        <w:t>[2, 3]</w:t>
      </w:r>
      <w:r w:rsidR="003B45A0">
        <w:fldChar w:fldCharType="end"/>
      </w:r>
      <w:r>
        <w:t xml:space="preserve">. </w:t>
      </w:r>
    </w:p>
    <w:p w:rsidR="00D97965" w:rsidRPr="00095DBF" w:rsidRDefault="009B37D2" w:rsidP="005655F7">
      <w:pPr>
        <w:pStyle w:val="ListParagraph"/>
        <w:numPr>
          <w:ilvl w:val="1"/>
          <w:numId w:val="4"/>
        </w:numPr>
        <w:shd w:val="clear" w:color="auto" w:fill="FFFFFF"/>
        <w:spacing w:before="120" w:line="360" w:lineRule="auto"/>
        <w:ind w:left="0" w:firstLine="0"/>
        <w:outlineLvl w:val="2"/>
        <w:rPr>
          <w:b/>
          <w:sz w:val="28"/>
          <w:szCs w:val="28"/>
        </w:rPr>
      </w:pPr>
      <w:r w:rsidRPr="00095DBF">
        <w:rPr>
          <w:b/>
          <w:sz w:val="28"/>
          <w:szCs w:val="28"/>
        </w:rPr>
        <w:t>Motivation</w:t>
      </w:r>
    </w:p>
    <w:p w:rsidR="009B37D2" w:rsidRPr="00095DBF" w:rsidRDefault="009B37D2" w:rsidP="005655F7">
      <w:pPr>
        <w:pStyle w:val="ListParagraph"/>
        <w:numPr>
          <w:ilvl w:val="1"/>
          <w:numId w:val="4"/>
        </w:numPr>
        <w:shd w:val="clear" w:color="auto" w:fill="FFFFFF"/>
        <w:spacing w:before="120" w:line="360" w:lineRule="auto"/>
        <w:ind w:left="0" w:firstLine="0"/>
        <w:outlineLvl w:val="2"/>
        <w:rPr>
          <w:b/>
          <w:sz w:val="28"/>
          <w:szCs w:val="28"/>
        </w:rPr>
      </w:pPr>
      <w:r w:rsidRPr="00095DBF">
        <w:rPr>
          <w:b/>
          <w:sz w:val="28"/>
          <w:szCs w:val="28"/>
        </w:rPr>
        <w:t>Problem Statement</w:t>
      </w:r>
    </w:p>
    <w:p w:rsidR="007F3BA1" w:rsidRDefault="007F3BA1" w:rsidP="00517AF3">
      <w:pPr>
        <w:spacing w:before="120" w:after="120" w:line="360" w:lineRule="auto"/>
        <w:jc w:val="both"/>
      </w:pPr>
      <w:r>
        <w:t>The problem statement for the present work can be stated as follows:</w:t>
      </w:r>
    </w:p>
    <w:p w:rsidR="00B675EA" w:rsidRDefault="00C000B9" w:rsidP="00B675EA">
      <w:pPr>
        <w:spacing w:before="120" w:after="120" w:line="360" w:lineRule="auto"/>
        <w:ind w:left="720"/>
        <w:jc w:val="both"/>
      </w:pPr>
      <w:r>
        <w:t>…..</w:t>
      </w:r>
    </w:p>
    <w:p w:rsidR="00D97965" w:rsidRPr="00095DBF" w:rsidRDefault="009B37D2" w:rsidP="005655F7">
      <w:pPr>
        <w:numPr>
          <w:ilvl w:val="1"/>
          <w:numId w:val="4"/>
        </w:numPr>
        <w:spacing w:before="120" w:after="120" w:line="360" w:lineRule="auto"/>
        <w:ind w:left="0" w:firstLine="0"/>
        <w:jc w:val="both"/>
        <w:rPr>
          <w:b/>
          <w:sz w:val="28"/>
          <w:szCs w:val="28"/>
        </w:rPr>
      </w:pPr>
      <w:r w:rsidRPr="00095DBF">
        <w:rPr>
          <w:b/>
          <w:sz w:val="28"/>
          <w:szCs w:val="28"/>
        </w:rPr>
        <w:t xml:space="preserve">Proposed Framework for </w:t>
      </w:r>
    </w:p>
    <w:p w:rsidR="007F3BA1" w:rsidRDefault="003B45A0" w:rsidP="00517AF3">
      <w:pPr>
        <w:spacing w:before="120" w:after="120" w:line="360" w:lineRule="auto"/>
        <w:jc w:val="both"/>
      </w:pPr>
      <w:r>
        <w:rPr>
          <w:noProof/>
          <w:lang w:bidi="hi-IN"/>
        </w:rPr>
        <w:lastRenderedPageBreak/>
        <w:pict>
          <v:group id="_x0000_s4323" style="position:absolute;left:0;text-align:left;margin-left:-.55pt;margin-top:151.7pt;width:433.75pt;height:345.85pt;z-index:251743744" coordorigin="2180,8600" coordsize="8675,6917">
            <v:shapetype id="_x0000_t202" coordsize="21600,21600" o:spt="202" path="m,l,21600r21600,l21600,xe">
              <v:stroke joinstyle="miter"/>
              <v:path gradientshapeok="t" o:connecttype="rect"/>
            </v:shapetype>
            <v:shape id="_x0000_s4324" type="#_x0000_t202" style="position:absolute;left:2180;top:15287;width:8649;height:230" stroked="f">
              <v:textbox style="mso-next-textbox:#_x0000_s4324;mso-fit-shape-to-text:t" inset="0,0,0,0">
                <w:txbxContent>
                  <w:p w:rsidR="00C000B9" w:rsidRPr="0067683B" w:rsidRDefault="00C000B9" w:rsidP="00095DBF">
                    <w:pPr>
                      <w:pStyle w:val="Caption"/>
                      <w:jc w:val="center"/>
                      <w:rPr>
                        <w:rFonts w:eastAsia="Calibri"/>
                        <w:noProof/>
                        <w:sz w:val="24"/>
                        <w:szCs w:val="24"/>
                      </w:rPr>
                    </w:pPr>
                    <w:r w:rsidRPr="00665B8B">
                      <w:rPr>
                        <w:b w:val="0"/>
                      </w:rPr>
                      <w:t xml:space="preserve">Figure </w:t>
                    </w:r>
                    <w:r w:rsidR="003B45A0" w:rsidRPr="00665B8B">
                      <w:rPr>
                        <w:b w:val="0"/>
                      </w:rPr>
                      <w:fldChar w:fldCharType="begin"/>
                    </w:r>
                    <w:r w:rsidR="00727DA4" w:rsidRPr="00665B8B">
                      <w:rPr>
                        <w:b w:val="0"/>
                      </w:rPr>
                      <w:instrText xml:space="preserve"> SEQ Figure \* ARABIC \s 1 </w:instrText>
                    </w:r>
                    <w:r w:rsidR="003B45A0" w:rsidRPr="00665B8B">
                      <w:rPr>
                        <w:b w:val="0"/>
                      </w:rPr>
                      <w:fldChar w:fldCharType="separate"/>
                    </w:r>
                    <w:r w:rsidR="00665B8B">
                      <w:rPr>
                        <w:b w:val="0"/>
                        <w:noProof/>
                      </w:rPr>
                      <w:t>1</w:t>
                    </w:r>
                    <w:r w:rsidR="003B45A0" w:rsidRPr="00665B8B">
                      <w:rPr>
                        <w:b w:val="0"/>
                      </w:rPr>
                      <w:fldChar w:fldCharType="end"/>
                    </w:r>
                    <w:r w:rsidRPr="00665B8B">
                      <w:rPr>
                        <w:b w:val="0"/>
                      </w:rPr>
                      <w:t>.1 Complex</w:t>
                    </w:r>
                    <w:r>
                      <w:rPr>
                        <w:b w:val="0"/>
                      </w:rPr>
                      <w:t xml:space="preserve"> data mining f</w:t>
                    </w:r>
                    <w:r w:rsidRPr="00A913BC">
                      <w:rPr>
                        <w:b w:val="0"/>
                      </w:rPr>
                      <w:t>ramework</w:t>
                    </w:r>
                  </w:p>
                </w:txbxContent>
              </v:textbox>
            </v:shape>
            <v:group id="_x0000_s4325" style="position:absolute;left:2206;top:8600;width:8649;height:6639;mso-position-horizontal:center" coordorigin="2206,7166" coordsize="8649,7230">
              <v:rect id="Rectangle 170" o:spid="_x0000_s4326" style="position:absolute;left:2206;top:7166;width:8649;height:7230;visibility:visib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"/>
              <v:shape id="Text Box 181" o:spid="_x0000_s4327" type="#_x0000_t202" style="position:absolute;left:4672;top:11931;width:1339;height:492;visibility:visib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" stroked="f">
                <v:textbox style="mso-next-textbox:#Text Box 181">
                  <w:txbxContent>
                    <w:p w:rsidR="00C000B9" w:rsidRDefault="00C000B9" w:rsidP="00095DBF">
                      <w:r>
                        <w:t>Feedback</w:t>
                      </w:r>
                    </w:p>
                  </w:txbxContent>
                </v:textbox>
              </v:shape>
              <v:shapetype id="_x0000_t32" coordsize="21600,21600" o:spt="32" o:oned="t" path="m,l21600,21600e" filled="f">
                <v:path arrowok="t" fillok="f" o:connecttype="none"/>
                <o:lock v:ext="edit" shapetype="t"/>
              </v:shapetype>
              <v:shape id="AutoShape 171" o:spid="_x0000_s4328" type="#_x0000_t32" style="position:absolute;left:3658;top:8382;width:457;height:652;visibility:visib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">
                <v:stroke endarrow="block"/>
              </v:shape>
              <v:shapetype id="_x0000_t115" coordsize="21600,21600" o:spt="115" path="m,20465v810,317,1620,452,2397,725c3077,21325,3790,21417,4405,21597v1620,,2202,-180,2657,-272c7580,21280,8002,21010,8455,20917v422,-135,810,-405,1327,-542c10205,20150,10657,19967,11080,19742v517,-182,970,-407,1425,-590c13087,19017,13605,18745,14255,18610v615,-180,1262,-318,1942,-408c16975,18202,17785,18022,18595,18022r,-1670l19192,16252r808,l20000,14467r722,-75l21597,14392,21597,,2972,r,1815l1532,1815r,1860l,3675,,20465xem1532,3675nfl18595,3675r,12677em2972,1815nfl20000,1815r,12652e">
                <v:stroke joinstyle="miter"/>
                <v:path o:extrusionok="f" o:connecttype="custom" o:connectlocs="10800,0;0,10800;10800,19890;21600,10800" textboxrect="0,3675,18595,18022"/>
              </v:shapetype>
              <v:shape id="AutoShape 172" o:spid="_x0000_s4329" type="#_x0000_t115" style="position:absolute;left:2562;top:8126;width:1102;height:784;visibility:visib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"/>
              <v:shapetype id="_x0000_t22" coordsize="21600,21600" o:spt="22" adj="5400" path="m10800,qx0@1l0@2qy10800,21600,21600@2l21600@1qy10800,xem0@1qy10800@0,21600@1nfe">
                <v:formulas>
                  <v:f eqn="val #0"/>
                  <v:f eqn="prod #0 1 2"/>
                  <v:f eqn="sum height 0 @1"/>
                </v:formulas>
                <v:path o:extrusionok="f" gradientshapeok="t" o:connecttype="custom" o:connectlocs="10800,@0;10800,0;0,10800;10800,21600;21600,10800" o:connectangles="270,270,180,90,0" textboxrect="0,@0,21600,@2"/>
                <v:handles>
                  <v:h position="center,#0" yrange="0,10800"/>
                </v:handles>
                <o:complex v:ext="view"/>
              </v:shapetype>
              <v:shape id="AutoShape 173" o:spid="_x0000_s4330" type="#_x0000_t22" style="position:absolute;left:2570;top:9183;width:551;height:555;visibility:visib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">
                <v:shadow color="#000514"/>
              </v:shape>
              <v:shape id="AutoShape 174" o:spid="_x0000_s4331" type="#_x0000_t115" style="position:absolute;left:2558;top:10176;width:1102;height:784;visibility:visib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"/>
              <v:shape id="AutoShape 175" o:spid="_x0000_s4332" type="#_x0000_t22" style="position:absolute;left:4104;top:8338;width:1694;height:1656;visibility:visib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" strokeweight=".5pt">
                <v:textbox style="mso-next-textbox:#AutoShape 175" inset=",10.8pt,,10.8pt">
                  <w:txbxContent>
                    <w:p w:rsidR="00C000B9" w:rsidRDefault="00C000B9" w:rsidP="00095DBF"/>
                  </w:txbxContent>
                </v:textbox>
              </v:shape>
              <v:shape id="Text Box 180" o:spid="_x0000_s4333" type="#_x0000_t202" style="position:absolute;left:2391;top:12399;width:2371;height:1019;visibility:visib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">
                <v:shadow color="#000514"/>
                <v:textbox style="mso-next-textbox:#Text Box 180" inset=",10.8pt,,10.8pt">
                  <w:txbxContent>
                    <w:p w:rsidR="00C000B9" w:rsidRPr="00FD64BA" w:rsidRDefault="00C000B9" w:rsidP="00095DBF">
                      <w:r w:rsidRPr="00FD64BA">
                        <w:t>Decision</w:t>
                      </w:r>
                      <w:r>
                        <w:t xml:space="preserve"> </w:t>
                      </w:r>
                      <w:r w:rsidRPr="00FD64BA">
                        <w:t>Making</w:t>
                      </w:r>
                    </w:p>
                  </w:txbxContent>
                </v:textbox>
              </v:shape>
              <v:shape id="AutoShape 183" o:spid="_x0000_s4334" type="#_x0000_t32" style="position:absolute;left:3134;top:9418;width:966;height:0;visibility:visib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">
                <v:stroke endarrow="block"/>
              </v:shape>
              <v:shape id="AutoShape 184" o:spid="_x0000_s4335" type="#_x0000_t32" style="position:absolute;left:3644;top:9635;width:415;height:570;flip:y;visibility:visib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">
                <v:stroke endarrow="block"/>
              </v:shape>
              <v:shape id="Text Box 189" o:spid="_x0000_s4336" type="#_x0000_t202" style="position:absolute;left:2645;top:7569;width:1847;height:554;visibility:visib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" stroked="f">
                <v:textbox style="mso-next-textbox:#Text Box 189">
                  <w:txbxContent>
                    <w:p w:rsidR="00C000B9" w:rsidRPr="007B23CE" w:rsidRDefault="00C000B9" w:rsidP="00095DBF">
                      <w:r>
                        <w:t xml:space="preserve"> Data</w:t>
                      </w:r>
                    </w:p>
                  </w:txbxContent>
                </v:textbox>
              </v:shape>
              <v:rect id="Rectangle 205" o:spid="_x0000_s4337" style="position:absolute;left:6168;top:8020;width:3150;height:1972;visibility:visib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" strokeweight="1pt">
                <v:stroke dashstyle="longDashDot"/>
              </v:rect>
              <v:rect id="Rectangle 206" o:spid="_x0000_s4338" style="position:absolute;left:6566;top:8382;width:2350;height:1364;visibility:visib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">
                <v:textbox style="mso-next-textbox:#Rectangle 206">
                  <w:txbxContent>
                    <w:p w:rsidR="00C000B9" w:rsidRDefault="00C000B9" w:rsidP="00095DBF">
                      <w:r>
                        <w:t xml:space="preserve">- value imputation </w:t>
                      </w:r>
                    </w:p>
                    <w:p w:rsidR="00C000B9" w:rsidRDefault="00C000B9" w:rsidP="00095DBF"/>
                    <w:p w:rsidR="00C000B9" w:rsidRPr="00B94CA2" w:rsidRDefault="00C000B9" w:rsidP="00095DBF">
                      <w:r>
                        <w:t xml:space="preserve">- </w:t>
                      </w:r>
                      <w:r w:rsidRPr="00B94CA2">
                        <w:t>Feature</w:t>
                      </w:r>
                      <w:r>
                        <w:t xml:space="preserve"> </w:t>
                      </w:r>
                      <w:r w:rsidRPr="00B94CA2">
                        <w:t>Extraction</w:t>
                      </w:r>
                    </w:p>
                    <w:p w:rsidR="00C000B9" w:rsidRDefault="00C000B9" w:rsidP="00095DBF">
                      <w:pPr>
                        <w:jc w:val="center"/>
                      </w:pPr>
                    </w:p>
                    <w:p w:rsidR="00C000B9" w:rsidRDefault="00C000B9" w:rsidP="00095DBF">
                      <w:pPr>
                        <w:jc w:val="center"/>
                      </w:pPr>
                    </w:p>
                  </w:txbxContent>
                </v:textbox>
              </v:rect>
              <v:shape id="Text Box 213" o:spid="_x0000_s4339" type="#_x0000_t202" style="position:absolute;left:6219;top:7363;width:3329;height:451;visibility:visib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" stroked="f">
                <v:textbox style="mso-next-textbox:#Text Box 213">
                  <w:txbxContent>
                    <w:p w:rsidR="00C000B9" w:rsidRDefault="00C000B9" w:rsidP="00095DBF">
                      <w:r>
                        <w:t xml:space="preserve">Pre-Processing </w:t>
                      </w:r>
                    </w:p>
                  </w:txbxContent>
                </v:textbox>
              </v:shape>
              <v:rect id="Rectangle 214" o:spid="_x0000_s4340" style="position:absolute;left:7330;top:11800;width:2872;height:2280;visibility:visib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" strokeweight="1pt">
                <v:stroke dashstyle="longDashDot"/>
              </v:rect>
              <v:rect id="Rectangle 215" o:spid="_x0000_s4341" style="position:absolute;left:7656;top:12868;width:2274;height:1032;visibility:visib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">
                <v:textbox style="mso-next-textbox:#Rectangle 215">
                  <w:txbxContent>
                    <w:p w:rsidR="00C000B9" w:rsidRPr="00A70791" w:rsidRDefault="00C000B9" w:rsidP="00095DBF">
                      <w:pPr>
                        <w:jc w:val="center"/>
                      </w:pPr>
                      <w:r w:rsidRPr="00A70791">
                        <w:t>Hybrid Techniques</w:t>
                      </w:r>
                    </w:p>
                  </w:txbxContent>
                </v:textbox>
              </v:rect>
              <v:rect id="Rectangle 216" o:spid="_x0000_s4342" style="position:absolute;left:8119;top:12030;width:1635;height:509;visibility:visib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">
                <v:textbox style="mso-next-textbox:#Rectangle 216">
                  <w:txbxContent>
                    <w:p w:rsidR="00C000B9" w:rsidRDefault="00C000B9" w:rsidP="00095DBF">
                      <w:pPr>
                        <w:jc w:val="center"/>
                      </w:pPr>
                    </w:p>
                  </w:txbxContent>
                </v:textbox>
              </v:rect>
              <v:shapetype id="_x0000_t34" coordsize="21600,21600" o:spt="34" o:oned="t" adj="10800" path="m,l@0,0@0,21600,21600,21600e" filled="f">
                <v:stroke joinstyle="miter"/>
                <v:formulas>
                  <v:f eqn="val #0"/>
                </v:formulas>
                <v:path arrowok="t" fillok="f" o:connecttype="none"/>
                <v:handles>
                  <v:h position="#0,center"/>
                </v:handles>
                <o:lock v:ext="edit" shapetype="t"/>
              </v:shapetype>
              <v:shape id="AutoShape 220" o:spid="_x0000_s4343" type="#_x0000_t34" style="position:absolute;left:9941;top:13295;width:667;height:1;rotation:180;flip:y;visibility:visib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" adj=",272332800,-343949">
                <v:stroke endarrow="block"/>
              </v:shape>
              <v:shape id="Text Box 222" o:spid="_x0000_s4344" type="#_x0000_t202" style="position:absolute;left:7460;top:11126;width:2481;height:462;visibility:visib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" stroked="f">
                <v:textbox style="mso-next-textbox:#Text Box 222">
                  <w:txbxContent>
                    <w:p w:rsidR="00C000B9" w:rsidRDefault="00C000B9" w:rsidP="00095DBF">
                      <w:r>
                        <w:t xml:space="preserve">Data Module </w:t>
                      </w:r>
                    </w:p>
                  </w:txbxContent>
                </v:textbox>
              </v:shape>
              <v:shape id="AutoShape 223" o:spid="_x0000_s4345" type="#_x0000_t32" style="position:absolute;left:4756;top:12932;width:423;height:0;rotation:180;visibility:visib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" adj="-264460,-1,-264460">
                <v:stroke endarrow="block"/>
              </v:shape>
              <v:rect id="Rectangle 224" o:spid="_x0000_s4346" style="position:absolute;left:5179;top:12523;width:1636;height:772;visibility:visib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">
                <v:textbox style="mso-next-textbox:#Rectangle 224">
                  <w:txbxContent>
                    <w:p w:rsidR="00C000B9" w:rsidRDefault="00C000B9" w:rsidP="00095DBF">
                      <w:r>
                        <w:t>Knowledge Discovery</w:t>
                      </w:r>
                    </w:p>
                    <w:p w:rsidR="00C000B9" w:rsidRDefault="00C000B9" w:rsidP="00095DBF">
                      <w:pPr>
                        <w:jc w:val="center"/>
                      </w:pPr>
                    </w:p>
                  </w:txbxContent>
                </v:textbox>
              </v:rect>
              <v:shape id="AutoShape 226" o:spid="_x0000_s4347" type="#_x0000_t32" style="position:absolute;left:5797;top:9037;width:769;height:0;visibility:visib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" adj="-163203,-1,-163203">
                <v:stroke endarrow="block"/>
              </v:shape>
              <v:shape id="AutoShape 228" o:spid="_x0000_s4348" type="#_x0000_t32" style="position:absolute;left:5845;top:9910;width:326;height:2612;flip:y;visibility:visib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">
                <v:stroke dashstyle="dash" endarrow="block"/>
              </v:shape>
              <v:shape id="AutoShape 230" o:spid="_x0000_s4349" type="#_x0000_t32" style="position:absolute;left:6171;top:11833;width:1159;height:689;flip:y;visibility:visib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">
                <v:stroke dashstyle="dash" endarrow="block"/>
              </v:shape>
              <v:shape id="AutoShape 232" o:spid="_x0000_s4350" type="#_x0000_t32" style="position:absolute;left:10598;top:9034;width:0;height:4272;visibility:visib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"/>
              <v:shape id="AutoShape 233" o:spid="_x0000_s4351" type="#_x0000_t32" style="position:absolute;left:8916;top:9037;width:1682;height:0;visibility:visib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" adj="-114498,-1,-114498"/>
              <v:shape id="Straight Arrow Connector 42" o:spid="_x0000_s4352" type="#_x0000_t32" style="position:absolute;left:9751;top:12228;width:857;height:0;rotation:180;visibility:visib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" adj="-267789,-1,-267789">
                <v:stroke endarrow="block"/>
              </v:shape>
              <v:line id="Straight Connector 49" o:spid="_x0000_s4353" style="position:absolute;flip:x;visibility:visible" from="7156,12243" to="8113,12243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"/>
              <v:line id="Straight Connector 50" o:spid="_x0000_s4354" style="position:absolute;flip:x;visibility:visible" from="7156,13443" to="7656,13443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"/>
              <v:shape id="Straight Arrow Connector 54" o:spid="_x0000_s4355" type="#_x0000_t32" style="position:absolute;left:6824;top:12902;width:332;height:0;rotation:180;visibility:visible;mso-width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" adj="-465791,-1,-465791">
                <v:stroke endarrow="block"/>
              </v:shape>
              <v:shape id="_x0000_s4356" type="#_x0000_t32" style="position:absolute;left:7156;top:12243;width:0;height:1200" o:connectortype="straight"/>
            </v:group>
            <w10:wrap type="square"/>
          </v:group>
        </w:pict>
      </w:r>
      <w:r w:rsidR="007F3BA1">
        <w:t xml:space="preserve"> </w:t>
      </w:r>
    </w:p>
    <w:p w:rsidR="00095DBF" w:rsidRDefault="00095DBF" w:rsidP="00517AF3">
      <w:pPr>
        <w:spacing w:before="120" w:after="120" w:line="360" w:lineRule="auto"/>
        <w:jc w:val="both"/>
      </w:pPr>
    </w:p>
    <w:p w:rsidR="00095DBF" w:rsidRDefault="00095DBF" w:rsidP="00517AF3">
      <w:pPr>
        <w:spacing w:before="120" w:after="120" w:line="360" w:lineRule="auto"/>
        <w:jc w:val="both"/>
      </w:pPr>
      <w:r w:rsidRPr="00095DBF">
        <w:t>The proposed framework consists of the following modules:</w:t>
      </w:r>
    </w:p>
    <w:p w:rsidR="007F3BA1" w:rsidRPr="00D73C50" w:rsidRDefault="007F3BA1" w:rsidP="00517AF3">
      <w:pPr>
        <w:pStyle w:val="ListParagraph"/>
        <w:numPr>
          <w:ilvl w:val="0"/>
          <w:numId w:val="25"/>
        </w:numPr>
        <w:spacing w:before="120" w:line="360" w:lineRule="auto"/>
        <w:rPr>
          <w:i/>
        </w:rPr>
      </w:pPr>
      <w:r w:rsidRPr="00C648EC">
        <w:rPr>
          <w:i/>
        </w:rPr>
        <w:t>Data</w:t>
      </w:r>
      <w:r>
        <w:t>.</w:t>
      </w:r>
    </w:p>
    <w:p w:rsidR="00C000B9" w:rsidRPr="00C000B9" w:rsidRDefault="00B7655A" w:rsidP="00517AF3">
      <w:pPr>
        <w:pStyle w:val="ListParagraph"/>
        <w:numPr>
          <w:ilvl w:val="0"/>
          <w:numId w:val="25"/>
        </w:numPr>
        <w:spacing w:before="120" w:line="360" w:lineRule="auto"/>
        <w:rPr>
          <w:i/>
        </w:rPr>
      </w:pPr>
      <w:r>
        <w:rPr>
          <w:i/>
        </w:rPr>
        <w:t xml:space="preserve">Pre-processing </w:t>
      </w:r>
    </w:p>
    <w:p w:rsidR="00C000B9" w:rsidRPr="00C000B9" w:rsidRDefault="00C000B9" w:rsidP="00C000B9">
      <w:pPr>
        <w:pStyle w:val="ListParagraph"/>
        <w:spacing w:before="120" w:line="360" w:lineRule="auto"/>
        <w:rPr>
          <w:i/>
        </w:rPr>
      </w:pPr>
    </w:p>
    <w:p w:rsidR="00C000B9" w:rsidRPr="00C000B9" w:rsidRDefault="00C000B9" w:rsidP="00C000B9">
      <w:pPr>
        <w:pStyle w:val="ListParagraph"/>
        <w:spacing w:before="120" w:line="360" w:lineRule="auto"/>
        <w:rPr>
          <w:i/>
        </w:rPr>
      </w:pPr>
    </w:p>
    <w:p w:rsidR="00C000B9" w:rsidRDefault="00C000B9" w:rsidP="00C000B9">
      <w:pPr>
        <w:pStyle w:val="ListParagraph"/>
      </w:pPr>
    </w:p>
    <w:p w:rsidR="007F3BA1" w:rsidRPr="007F3BA1" w:rsidRDefault="007F3BA1" w:rsidP="00517AF3">
      <w:pPr>
        <w:pStyle w:val="ListParagraph"/>
        <w:numPr>
          <w:ilvl w:val="0"/>
          <w:numId w:val="25"/>
        </w:numPr>
        <w:spacing w:before="120" w:line="360" w:lineRule="auto"/>
        <w:rPr>
          <w:i/>
        </w:rPr>
      </w:pPr>
      <w:r>
        <w:t>imputation, data normali</w:t>
      </w:r>
      <w:r w:rsidR="00D8426D">
        <w:t>zation and feature extraction (w</w:t>
      </w:r>
      <w:r>
        <w:t>e have focused on some of these issues).</w:t>
      </w:r>
    </w:p>
    <w:p w:rsidR="007F3BA1" w:rsidRPr="00095DBF" w:rsidRDefault="007F3BA1" w:rsidP="00517AF3">
      <w:pPr>
        <w:pStyle w:val="ListParagraph"/>
        <w:numPr>
          <w:ilvl w:val="0"/>
          <w:numId w:val="25"/>
        </w:numPr>
        <w:spacing w:before="120" w:line="360" w:lineRule="auto"/>
        <w:rPr>
          <w:i/>
        </w:rPr>
      </w:pPr>
      <w:r>
        <w:rPr>
          <w:i/>
        </w:rPr>
        <w:t>Data Module.</w:t>
      </w:r>
      <w:r>
        <w:t>.</w:t>
      </w:r>
    </w:p>
    <w:p w:rsidR="00C000B9" w:rsidRDefault="00C000B9">
      <w:pPr>
        <w:rPr>
          <w:rFonts w:eastAsia="Calibri"/>
          <w:bCs/>
          <w:i/>
        </w:rPr>
      </w:pPr>
      <w:r>
        <w:rPr>
          <w:i/>
        </w:rPr>
        <w:br w:type="page"/>
      </w:r>
    </w:p>
    <w:p w:rsidR="00095DBF" w:rsidRDefault="00095DBF" w:rsidP="00095DBF">
      <w:pPr>
        <w:pStyle w:val="ListParagraph"/>
        <w:spacing w:before="120" w:line="360" w:lineRule="auto"/>
        <w:rPr>
          <w:i/>
        </w:rPr>
      </w:pPr>
    </w:p>
    <w:p w:rsidR="009B37D2" w:rsidRDefault="009B37D2" w:rsidP="005655F7">
      <w:pPr>
        <w:numPr>
          <w:ilvl w:val="1"/>
          <w:numId w:val="4"/>
        </w:numPr>
        <w:spacing w:before="120" w:after="120" w:line="360" w:lineRule="auto"/>
        <w:ind w:left="0" w:firstLine="0"/>
        <w:jc w:val="both"/>
        <w:rPr>
          <w:b/>
          <w:sz w:val="28"/>
          <w:szCs w:val="28"/>
        </w:rPr>
      </w:pPr>
      <w:r w:rsidRPr="00095DBF">
        <w:rPr>
          <w:b/>
          <w:sz w:val="28"/>
          <w:szCs w:val="28"/>
        </w:rPr>
        <w:t>Organization of the Thesis</w:t>
      </w:r>
    </w:p>
    <w:p w:rsidR="00CF437F" w:rsidRDefault="00CF437F" w:rsidP="00CF437F">
      <w:pPr>
        <w:numPr>
          <w:ilvl w:val="2"/>
          <w:numId w:val="4"/>
        </w:numPr>
        <w:spacing w:before="120" w:after="120" w:line="360" w:lineRule="auto"/>
        <w:ind w:left="810" w:hanging="810"/>
        <w:jc w:val="both"/>
        <w:rPr>
          <w:rStyle w:val="Strong"/>
        </w:rPr>
      </w:pPr>
      <w:r>
        <w:rPr>
          <w:rStyle w:val="Strong"/>
        </w:rPr>
        <w:t>Maximum Level list</w:t>
      </w:r>
    </w:p>
    <w:p w:rsidR="00CF437F" w:rsidRPr="00B7663E" w:rsidRDefault="00CF437F" w:rsidP="00CF437F">
      <w:pPr>
        <w:pStyle w:val="ListParagraph"/>
        <w:numPr>
          <w:ilvl w:val="0"/>
          <w:numId w:val="46"/>
        </w:numPr>
        <w:spacing w:before="120" w:line="360" w:lineRule="auto"/>
        <w:rPr>
          <w:rStyle w:val="Strong"/>
          <w:b w:val="0"/>
          <w:i/>
        </w:rPr>
      </w:pPr>
      <w:r w:rsidRPr="00B7663E">
        <w:rPr>
          <w:rStyle w:val="Strong"/>
          <w:b w:val="0"/>
          <w:i/>
        </w:rPr>
        <w:t>Sub section can be used if necessary</w:t>
      </w:r>
      <w:r w:rsidR="00AF1B53" w:rsidRPr="00B7663E">
        <w:rPr>
          <w:rStyle w:val="Strong"/>
          <w:b w:val="0"/>
          <w:i/>
        </w:rPr>
        <w:t xml:space="preserve"> beyond maximum</w:t>
      </w:r>
      <w:r w:rsidR="00B7663E">
        <w:rPr>
          <w:rStyle w:val="Strong"/>
          <w:b w:val="0"/>
          <w:i/>
        </w:rPr>
        <w:t xml:space="preserve"> level </w:t>
      </w:r>
      <w:r w:rsidR="00AF1B53" w:rsidRPr="00B7663E">
        <w:rPr>
          <w:rStyle w:val="Strong"/>
          <w:b w:val="0"/>
          <w:i/>
        </w:rPr>
        <w:t xml:space="preserve"> list</w:t>
      </w:r>
    </w:p>
    <w:p w:rsidR="00407972" w:rsidRDefault="00407972" w:rsidP="00407972">
      <w:pPr>
        <w:spacing w:before="120" w:line="360" w:lineRule="auto"/>
        <w:rPr>
          <w:rStyle w:val="Strong"/>
        </w:rPr>
      </w:pPr>
    </w:p>
    <w:p w:rsidR="00407972" w:rsidRDefault="003B45A0" w:rsidP="00407972">
      <w:pPr>
        <w:spacing w:before="120" w:line="360" w:lineRule="auto"/>
        <w:rPr>
          <w:rStyle w:val="Strong"/>
        </w:rPr>
      </w:pPr>
      <w:r>
        <w:rPr>
          <w:b/>
          <w:bCs/>
          <w:noProof/>
        </w:rPr>
        <w:pict>
          <v:group id="_x0000_s4372" style="position:absolute;margin-left:139.85pt;margin-top:19.4pt;width:144.3pt;height:123.95pt;z-index:251744768" coordorigin="2304,1584" coordsize="1740,1554">
            <v:shape id="Film" o:spid="_x0000_s4373" style="position:absolute;left:2304;top:1980;width:726;height:1158" coordsize="21600,21600" o:spt="100" adj="-11796480,,5400" path="m21600,r,21600l,21600,,,21600,xem3014,21600l3014,,,,,21600r3014,xem21600,21600l21600,,18586,r,21600l21600,21600xem6028,6574r9544,l16074,6574r252,-117l16577,6339r251,-117l17079,6222r251,-235l17330,5870r251,-235l17581,1526r-251,-235l17330,1174r-251,-117l16828,939,16577,822,16326,704r-252,l15572,587r-9544,l5526,704r-252,l5023,822,4772,939r-251,118l4270,1174r,117l4019,1526r,4109l4270,5870r,117l4521,6222r251,l5023,6339r251,118l5526,6574r502,xem6028,13617r9544,l16074,13617r252,l16577,13500r251,-117l17079,13265r251,-117l17330,12913r251,-117l17581,8687r-251,-235l17330,8335r-251,-118l16828,7983r-251,l16326,7865r-252,l15572,7748r-9544,l5526,7865r-252,l5023,7983r-251,l4521,8217r-251,118l4270,8452r-251,235l4019,12796r251,117l4270,13148r251,117l4772,13383r251,117l5274,13617r252,l6028,13617xem6028,20778r9544,l16074,20778r252,-117l16577,20661r251,-118l17079,20426r251,-117l17330,20074r251,-117l17581,15730r-251,-117l17330,15378r-251,l16828,15143r-251,-117l16326,15026r-252,l15572,14909r-9544,l5526,15026r-252,l5023,15026r-251,117l4521,15378r-251,l4270,15613r-251,117l4019,19957r251,117l4270,20309r251,117l4772,20543r251,118l5274,20661r252,117l6028,20778xem753,1291r1507,l2260,235r-1507,l753,1291xem753,2700r1507,l2260,1643r-1507,l753,2700xem753,4109r1507,l2260,3052r-1507,l753,4109xem753,5517r1507,l2260,4461r-1507,l753,5517xem753,6926r1507,l2260,5870r-1507,l753,6926xem753,8335r1507,l2260,7278r-1507,l753,8335xem753,9743r1507,l2260,8687r-1507,l753,9743xem753,11152r1507,l2260,10096r-1507,l753,11152xem753,12561r1507,l2260,11504r-1507,l753,12561xem753,13970r1507,l2260,12913r-1507,l753,13970xem753,15378r1507,l2260,14322r-1507,l753,15378xem753,16787r1507,l2260,15730r-1507,l753,16787xem753,18196r1507,l2260,17139r-1507,l753,18196xem753,19604r1507,l2260,18548r-1507,l753,19604xem753,21013r1507,l2260,19957r-1507,l753,21013xem19340,1409r1255,l20595,352r-1255,l19340,1409xem19340,2700r1255,l20595,1643r-1255,l19340,2700xem19340,4109r1255,l20595,3052r-1255,l19340,4109xem19340,5517r1255,l20595,4461r-1255,l19340,5517xem19340,6926r1255,l20595,5870r-1255,l19340,6926xem19340,8335r1255,l20595,7278r-1255,l19340,8335xem19340,9743r1255,l20595,8687r-1255,l19340,9743xem19340,11152r1255,l20595,10096r-1255,l19340,11152xem19340,12561r1255,l20595,11504r-1255,l19340,12561xem19340,13970r1255,l20595,12913r-1255,l19340,13970xem19340,15378r1255,l20595,14322r-1255,l19340,15378xem19340,16787r1255,l20595,15730r-1255,l19340,16787xem19340,18196r1255,l20595,17139r-1255,l19340,18196xem19340,19604r1255,l20595,18548r-1255,l19340,19604xem19340,21013r1255,l20595,19957r-1255,l19340,21013xe" fillcolor="#ccf">
              <v:stroke joinstyle="miter"/>
              <v:formulas/>
              <v:path shadowok="f" o:extrusionok="f" o:connecttype="custom" o:connectlocs="0,0;10800,0;21600,0;21600,10800;21600,21600;10800,21600;0,21600;0,10800" textboxrect="4960,8129,17079,13427"/>
              <o:lock v:ext="edit" verticies="t"/>
            </v:shape>
            <v:shape id="Sound" o:spid="_x0000_s4374" style="position:absolute;left:2724;top:1584;width:1008;height:768" coordsize="21600,21600" o:spt="100" adj="-11796480,,5400" path="m,7273r5824,l11164,r,21159l5824,13885,,13885,,7273xem13024,7273r567,-551l13833,7548r243,937l14157,9367r40,1157l14197,11406r-81,606l13995,12728r-162,716l13712,14106r-121,440l13065,13885r242,-992l13469,11791r81,-881l13591,10138r-122,-771l13388,8595r-121,-661l13024,7273xem16382,3967r404,1212l17150,6612r324,2039l17595,9753r40,2259l17393,13665r-243,1543l16786,16310r-445,1377l15815,17081r688,-2479l16786,13169r81,-1157l16867,9642,16705,7989,16422,6612r-202,-937l15856,4518r526,-551xem18889,1377r526,-551l20194,2576r637,2107l21357,7204r293,2246l21600,12301r-385,3637l20629,18348r-1214,3307l18889,21159r1012,-2755l20467,15593r324,-3251l20871,9532,20629,7411,20062,4628,19415,2810,18889,1377xe" fillcolor="#ccf">
              <v:stroke joinstyle="miter"/>
              <v:shadow on="t" offset="6pt,6pt"/>
              <v:formulas/>
              <v:path o:connecttype="custom" o:connectlocs="11164,21159;11164,0;0,10800;21600,10800" textboxrect="242,7604,10760,13555"/>
              <o:lock v:ext="edit" verticies="t"/>
            </v:shape>
            <v:shape id="Photo" o:spid="_x0000_s4375" style="position:absolute;left:3108;top:2040;width:936;height:696" coordsize="21600,21600" o:spt="100" adj="-11796480,,5400" path="m,21600l,3085r1542,l1542,1028r2315,l3857,3085r1543,l6942,r7715,l16200,3085r5400,l21600,21600,,21600xem,3085r21600,l21600,21600,,21600,,3085xem10800,4800r1125,171l13017,5442r1029,686l14914,7071r707,1200l16167,9514r258,1500l16585,12471r-96,1543l16135,15471r-514,1329l14914,18000r-868,942l13050,19671r-1125,386l10832,20185r-1157,-43l8582,19628,7553,18942r-836,-985l5946,16842,5464,15514,5078,14014r-64,-1500l5110,11014,5528,9557,6010,8228,6750,7114,7650,6085r964,-685l9707,4971r1093,-171xem8003,8057r804,-686l9546,6985r900,-214l11217,6771r836,257l12889,7457r739,643l14175,8871r450,943l14978,10885r193,1157l15107,13114r-65,1114l14689,15257r-482,1028l13596,17057r-707,600l12053,18085r-868,172l10414,18214r-868,-172l8742,17614r-739,-600l7457,16242r-482,-985l6653,14142,6492,13114r33,-1200l6621,10842,6942,9771r515,-986l8003,8057xe" fillcolor="#ccf">
              <v:stroke joinstyle="miter"/>
              <v:shadow on="t" offset="6pt,6pt"/>
              <v:formulas/>
              <v:path o:extrusionok="f" o:connecttype="custom" o:connectlocs="0,3085;10800,0;21600,3085;21600,10800;21600,21600;10800,21800;0,21600;0,10800" textboxrect="7778,8228,13757,16886"/>
              <o:lock v:ext="edit" verticies="t"/>
            </v:shape>
            <v:shape id="Music" o:spid="_x0000_s4376" style="position:absolute;left:3216;top:2448;width:768;height:672" coordsize="21600,21600" o:spt="100" adj="-11796480,,5400" path="m7352,46r21,9854l7352,16107r-249,-138l6729,15692r-374,-139l5981,15415r-374,-139l5109,15138r-374,l4236,15138r-872,l2616,15276r-747,416l1246,15969r-499,554l373,17076r-249,554l,18323r124,692l373,19569r374,554l1246,20676r623,416l2616,21369r748,138l4236,21646r873,-139l5856,21369r748,-277l7227,20676r499,-553l8100,19569r249,-554l8473,18323r,l8473,6276r12088,l20561,16107r-374,-277l19938,15692r-374,-139l19190,15415r-498,-139l18318,15138r-374,l17446,15138r-873,l15826,15276r-748,416l14455,15969r-499,554l13583,17076r-250,554l13209,18323r124,692l13583,19569r373,554l14455,20676r623,416l15826,21369r747,138l17446,21646r872,-139l19066,21369r747,-277l20436,20676r499,-553l21309,19569r249,-554l21683,18323r,-8262l21683,46,7352,46xe" fillcolor="#ccf">
              <v:stroke joinstyle="miter"/>
              <v:shadow on="t" offset="6pt,6pt"/>
              <v:formulas/>
              <v:path o:connecttype="custom" o:connectlocs="7352,46;7373,9900;21683,10061;7352,46;21600,0" textboxrect="7975,923,20935,5354"/>
              <o:lock v:ext="edit" verticies="t"/>
            </v:shape>
          </v:group>
        </w:pict>
      </w:r>
    </w:p>
    <w:p w:rsidR="00407972" w:rsidRDefault="00407972" w:rsidP="00407972">
      <w:pPr>
        <w:spacing w:before="120" w:line="360" w:lineRule="auto"/>
        <w:rPr>
          <w:rStyle w:val="Strong"/>
        </w:rPr>
      </w:pPr>
    </w:p>
    <w:p w:rsidR="00407972" w:rsidRDefault="00407972" w:rsidP="00407972">
      <w:pPr>
        <w:spacing w:before="120" w:line="360" w:lineRule="auto"/>
        <w:rPr>
          <w:rStyle w:val="Strong"/>
        </w:rPr>
      </w:pPr>
    </w:p>
    <w:p w:rsidR="00407972" w:rsidRDefault="00407972" w:rsidP="00407972">
      <w:pPr>
        <w:spacing w:before="120" w:line="360" w:lineRule="auto"/>
        <w:rPr>
          <w:rStyle w:val="Strong"/>
        </w:rPr>
      </w:pPr>
    </w:p>
    <w:p w:rsidR="00407972" w:rsidRDefault="00407972" w:rsidP="00407972">
      <w:pPr>
        <w:spacing w:before="120" w:line="360" w:lineRule="auto"/>
        <w:rPr>
          <w:rStyle w:val="Strong"/>
        </w:rPr>
      </w:pPr>
    </w:p>
    <w:p w:rsidR="00407972" w:rsidRPr="0018294C" w:rsidRDefault="00407972" w:rsidP="00407972">
      <w:pPr>
        <w:spacing w:before="120" w:line="360" w:lineRule="auto"/>
        <w:rPr>
          <w:rStyle w:val="Strong"/>
        </w:rPr>
      </w:pPr>
    </w:p>
    <w:p w:rsidR="00407972" w:rsidRPr="007A0CBB" w:rsidRDefault="00407972" w:rsidP="00407972">
      <w:pPr>
        <w:pStyle w:val="Caption"/>
        <w:jc w:val="center"/>
        <w:rPr>
          <w:noProof/>
          <w:sz w:val="24"/>
          <w:szCs w:val="24"/>
        </w:rPr>
      </w:pPr>
      <w:r w:rsidRPr="00665B8B">
        <w:rPr>
          <w:b w:val="0"/>
        </w:rPr>
        <w:t>Figure 1.</w:t>
      </w:r>
      <w:r w:rsidR="00A578B5">
        <w:rPr>
          <w:b w:val="0"/>
        </w:rPr>
        <w:t>2</w:t>
      </w:r>
      <w:r w:rsidRPr="00665B8B">
        <w:rPr>
          <w:b w:val="0"/>
        </w:rPr>
        <w:t xml:space="preserve"> </w:t>
      </w:r>
      <w:r w:rsidRPr="00665B8B">
        <w:rPr>
          <w:rStyle w:val="Strong"/>
        </w:rPr>
        <w:t>Wrapper method for feature</w:t>
      </w:r>
      <w:r w:rsidRPr="00A41551">
        <w:rPr>
          <w:rStyle w:val="Strong"/>
        </w:rPr>
        <w:t xml:space="preserve"> selection</w:t>
      </w:r>
    </w:p>
    <w:p w:rsidR="00AF1B53" w:rsidRDefault="00AF1B53" w:rsidP="00AF1B53">
      <w:pPr>
        <w:pStyle w:val="Caption"/>
        <w:keepNext/>
        <w:spacing w:line="360" w:lineRule="auto"/>
        <w:jc w:val="center"/>
      </w:pPr>
    </w:p>
    <w:p w:rsidR="00AF1B53" w:rsidRDefault="00AF1B53" w:rsidP="00AF1B53">
      <w:pPr>
        <w:pStyle w:val="Caption"/>
        <w:keepNext/>
        <w:spacing w:line="360" w:lineRule="auto"/>
        <w:jc w:val="center"/>
      </w:pPr>
    </w:p>
    <w:p w:rsidR="00AF1B53" w:rsidRPr="00665B8B" w:rsidRDefault="00AF1B53" w:rsidP="00AF1B53">
      <w:pPr>
        <w:pStyle w:val="Caption"/>
        <w:keepNext/>
        <w:spacing w:line="360" w:lineRule="auto"/>
        <w:jc w:val="center"/>
        <w:rPr>
          <w:b w:val="0"/>
        </w:rPr>
      </w:pPr>
      <w:r w:rsidRPr="00665B8B">
        <w:rPr>
          <w:b w:val="0"/>
        </w:rPr>
        <w:t>Table 1.</w:t>
      </w:r>
      <w:r w:rsidR="003B45A0" w:rsidRPr="00665B8B">
        <w:rPr>
          <w:b w:val="0"/>
        </w:rPr>
        <w:fldChar w:fldCharType="begin"/>
      </w:r>
      <w:r w:rsidR="00727DA4" w:rsidRPr="00665B8B">
        <w:rPr>
          <w:b w:val="0"/>
        </w:rPr>
        <w:instrText xml:space="preserve"> SEQ Table \* ARABIC \s 1 </w:instrText>
      </w:r>
      <w:r w:rsidR="003B45A0" w:rsidRPr="00665B8B">
        <w:rPr>
          <w:b w:val="0"/>
        </w:rPr>
        <w:fldChar w:fldCharType="separate"/>
      </w:r>
      <w:r w:rsidR="00665B8B">
        <w:rPr>
          <w:b w:val="0"/>
          <w:noProof/>
        </w:rPr>
        <w:t>1</w:t>
      </w:r>
      <w:r w:rsidR="003B45A0" w:rsidRPr="00665B8B">
        <w:rPr>
          <w:b w:val="0"/>
        </w:rPr>
        <w:fldChar w:fldCharType="end"/>
      </w:r>
      <w:r w:rsidRPr="00665B8B">
        <w:rPr>
          <w:b w:val="0"/>
        </w:rPr>
        <w:t xml:space="preserve"> Pseudo code of the ABC algorithm</w:t>
      </w:r>
    </w:p>
    <w:tbl>
      <w:tblPr>
        <w:tblW w:w="8550" w:type="dxa"/>
        <w:tblInd w:w="288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</w:tblBorders>
        <w:tblLook w:val="0000"/>
      </w:tblPr>
      <w:tblGrid>
        <w:gridCol w:w="8550"/>
      </w:tblGrid>
      <w:tr w:rsidR="00AF1B53" w:rsidTr="00C23928">
        <w:trPr>
          <w:trHeight w:val="5084"/>
        </w:trPr>
        <w:tc>
          <w:tcPr>
            <w:tcW w:w="8550" w:type="dxa"/>
          </w:tcPr>
          <w:p w:rsidR="00AF1B53" w:rsidRDefault="00AF1B53" w:rsidP="00C23928">
            <w:pPr>
              <w:spacing w:line="288" w:lineRule="auto"/>
              <w:jc w:val="both"/>
              <w:rPr>
                <w:b/>
                <w:bCs/>
              </w:rPr>
            </w:pPr>
            <w:r w:rsidRPr="00A111D8">
              <w:rPr>
                <w:b/>
                <w:bCs/>
                <w:sz w:val="22"/>
              </w:rPr>
              <w:t>Input.</w:t>
            </w:r>
            <w:r w:rsidRPr="004B751B">
              <w:rPr>
                <w:b/>
                <w:bCs/>
              </w:rPr>
              <w:t xml:space="preserve"> </w:t>
            </w:r>
          </w:p>
          <w:p w:rsidR="00AF1B53" w:rsidRDefault="00AF1B53" w:rsidP="00C23928">
            <w:pPr>
              <w:spacing w:line="288" w:lineRule="auto"/>
              <w:jc w:val="both"/>
              <w:rPr>
                <w:bCs/>
                <w:sz w:val="22"/>
              </w:rPr>
            </w:pPr>
            <w:r w:rsidRPr="00A111D8">
              <w:rPr>
                <w:bCs/>
                <w:i/>
                <w:sz w:val="22"/>
              </w:rPr>
              <w:t xml:space="preserve">D- </w:t>
            </w:r>
            <w:r w:rsidRPr="00A111D8">
              <w:rPr>
                <w:bCs/>
                <w:sz w:val="22"/>
              </w:rPr>
              <w:t xml:space="preserve">the dataset, </w:t>
            </w:r>
            <w:r w:rsidRPr="00A111D8">
              <w:rPr>
                <w:bCs/>
                <w:i/>
                <w:sz w:val="22"/>
              </w:rPr>
              <w:t>k-</w:t>
            </w:r>
            <w:r w:rsidRPr="00A111D8">
              <w:rPr>
                <w:bCs/>
                <w:sz w:val="22"/>
              </w:rPr>
              <w:t xml:space="preserve">the number of clusters and </w:t>
            </w:r>
            <w:r w:rsidRPr="00A111D8">
              <w:rPr>
                <w:bCs/>
                <w:i/>
                <w:sz w:val="22"/>
              </w:rPr>
              <w:t>α</w:t>
            </w:r>
            <w:r w:rsidRPr="00A111D8">
              <w:rPr>
                <w:bCs/>
                <w:sz w:val="22"/>
              </w:rPr>
              <w:t>-the fuzzifier</w:t>
            </w:r>
          </w:p>
          <w:p w:rsidR="00AF1B53" w:rsidRDefault="00AF1B53" w:rsidP="00C23928">
            <w:pPr>
              <w:spacing w:line="288" w:lineRule="auto"/>
              <w:jc w:val="both"/>
              <w:rPr>
                <w:bCs/>
                <w:sz w:val="22"/>
              </w:rPr>
            </w:pPr>
          </w:p>
          <w:p w:rsidR="00AF1B53" w:rsidRPr="00BE4039" w:rsidRDefault="00AF1B53" w:rsidP="00C23928">
            <w:pPr>
              <w:spacing w:line="288" w:lineRule="auto"/>
              <w:jc w:val="both"/>
              <w:rPr>
                <w:b/>
                <w:bCs/>
                <w:sz w:val="22"/>
              </w:rPr>
            </w:pPr>
            <w:r w:rsidRPr="00BE4039">
              <w:rPr>
                <w:b/>
                <w:bCs/>
                <w:sz w:val="22"/>
              </w:rPr>
              <w:t>begin</w:t>
            </w:r>
          </w:p>
          <w:p w:rsidR="00AF1B53" w:rsidRPr="00FB4725" w:rsidRDefault="00AF1B53" w:rsidP="00C23928">
            <w:pPr>
              <w:pStyle w:val="ListParagraph"/>
              <w:numPr>
                <w:ilvl w:val="0"/>
                <w:numId w:val="26"/>
              </w:numPr>
              <w:spacing w:after="0" w:line="288" w:lineRule="auto"/>
              <w:ind w:left="702"/>
              <w:rPr>
                <w:bCs w:val="0"/>
                <w:sz w:val="20"/>
                <w:szCs w:val="20"/>
              </w:rPr>
            </w:pPr>
            <w:r w:rsidRPr="00FB4725">
              <w:rPr>
                <w:bCs w:val="0"/>
                <w:sz w:val="20"/>
                <w:szCs w:val="20"/>
              </w:rPr>
              <w:t xml:space="preserve">Initialize </w:t>
            </w:r>
            <w:r w:rsidRPr="00FB4725">
              <w:rPr>
                <w:bCs w:val="0"/>
                <w:i/>
                <w:sz w:val="20"/>
                <w:szCs w:val="20"/>
              </w:rPr>
              <w:t>Z</w:t>
            </w:r>
            <w:r w:rsidRPr="00FB4725">
              <w:rPr>
                <w:bCs w:val="0"/>
                <w:sz w:val="20"/>
                <w:szCs w:val="20"/>
              </w:rPr>
              <w:t xml:space="preserve"> by choosing </w:t>
            </w:r>
            <w:r w:rsidRPr="00FB4725">
              <w:rPr>
                <w:bCs w:val="0"/>
                <w:i/>
                <w:sz w:val="20"/>
                <w:szCs w:val="20"/>
              </w:rPr>
              <w:t>k</w:t>
            </w:r>
            <w:r w:rsidRPr="00FB4725">
              <w:rPr>
                <w:bCs w:val="0"/>
                <w:sz w:val="20"/>
                <w:szCs w:val="20"/>
              </w:rPr>
              <w:t xml:space="preserve"> points from </w:t>
            </w:r>
            <w:r w:rsidRPr="00FB4725">
              <w:rPr>
                <w:bCs w:val="0"/>
                <w:i/>
                <w:sz w:val="20"/>
                <w:szCs w:val="20"/>
              </w:rPr>
              <w:t>D</w:t>
            </w:r>
            <w:r w:rsidRPr="00FB4725">
              <w:rPr>
                <w:bCs w:val="0"/>
                <w:sz w:val="20"/>
                <w:szCs w:val="20"/>
              </w:rPr>
              <w:t xml:space="preserve"> randomly;</w:t>
            </w:r>
          </w:p>
          <w:p w:rsidR="00AF1B53" w:rsidRPr="00FB4725" w:rsidRDefault="00AF1B53" w:rsidP="00C23928">
            <w:pPr>
              <w:pStyle w:val="ListParagraph"/>
              <w:numPr>
                <w:ilvl w:val="0"/>
                <w:numId w:val="26"/>
              </w:numPr>
              <w:spacing w:after="0" w:line="288" w:lineRule="auto"/>
              <w:ind w:left="702"/>
              <w:rPr>
                <w:bCs w:val="0"/>
                <w:sz w:val="20"/>
                <w:szCs w:val="20"/>
              </w:rPr>
            </w:pPr>
            <w:r w:rsidRPr="00FB4725">
              <w:rPr>
                <w:bCs w:val="0"/>
                <w:sz w:val="20"/>
                <w:szCs w:val="20"/>
              </w:rPr>
              <w:t xml:space="preserve">Initialize </w:t>
            </w:r>
            <w:r w:rsidRPr="006B0C71">
              <w:rPr>
                <w:bCs w:val="0"/>
                <w:i/>
                <w:sz w:val="20"/>
                <w:szCs w:val="20"/>
              </w:rPr>
              <w:t>W</w:t>
            </w:r>
            <w:r w:rsidRPr="00FB4725">
              <w:rPr>
                <w:bCs w:val="0"/>
                <w:sz w:val="20"/>
                <w:szCs w:val="20"/>
              </w:rPr>
              <w:t xml:space="preserve"> with </w:t>
            </w:r>
            <w:r w:rsidRPr="006B0C71">
              <w:rPr>
                <w:bCs w:val="0"/>
                <w:i/>
                <w:sz w:val="20"/>
                <w:szCs w:val="20"/>
              </w:rPr>
              <w:t>w</w:t>
            </w:r>
            <w:r w:rsidRPr="006B0C71">
              <w:rPr>
                <w:bCs w:val="0"/>
                <w:i/>
                <w:sz w:val="20"/>
                <w:szCs w:val="20"/>
                <w:vertAlign w:val="subscript"/>
              </w:rPr>
              <w:t>jh</w:t>
            </w:r>
            <w:r w:rsidRPr="006B0C71">
              <w:rPr>
                <w:bCs w:val="0"/>
                <w:i/>
                <w:sz w:val="20"/>
                <w:szCs w:val="20"/>
              </w:rPr>
              <w:t xml:space="preserve"> = </w:t>
            </w:r>
            <m:oMath>
              <m:f>
                <m:fPr>
                  <m:ctrlPr>
                    <w:rPr>
                      <w:rFonts w:ascii="Cambria Math" w:hAnsi="Cambria Math"/>
                      <w:i/>
                      <w:sz w:val="20"/>
                      <w:szCs w:val="20"/>
                    </w:rPr>
                  </m:ctrlPr>
                </m:fPr>
                <m:num>
                  <m:r>
                    <w:rPr>
                      <w:rFonts w:ascii="Cambria Math" w:hAnsi="Cambria Math"/>
                      <w:sz w:val="20"/>
                      <w:szCs w:val="20"/>
                    </w:rPr>
                    <m:t>1</m:t>
                  </m:r>
                </m:num>
                <m:den>
                  <m:r>
                    <w:rPr>
                      <w:rFonts w:ascii="Cambria Math" w:hAnsi="Cambria Math"/>
                      <w:sz w:val="20"/>
                      <w:szCs w:val="20"/>
                    </w:rPr>
                    <m:t>d</m:t>
                  </m:r>
                </m:den>
              </m:f>
              <m:r>
                <w:rPr>
                  <w:rFonts w:ascii="Cambria Math" w:hAnsi="Cambria Math"/>
                  <w:sz w:val="20"/>
                  <w:szCs w:val="20"/>
                </w:rPr>
                <m:t>(1≤j≤k,1≤</m:t>
              </m:r>
              <m:r>
                <w:rPr>
                  <w:rFonts w:ascii="Cambria Math" w:hAnsi="Cambria Math"/>
                  <w:sz w:val="20"/>
                  <w:szCs w:val="20"/>
                </w:rPr>
                <m:t>h≤d)</m:t>
              </m:r>
            </m:oMath>
            <w:r w:rsidRPr="004B751B">
              <w:rPr>
                <w:rFonts w:eastAsia="Times New Roman"/>
                <w:bCs w:val="0"/>
                <w:sz w:val="20"/>
                <w:szCs w:val="20"/>
              </w:rPr>
              <w:t>;</w:t>
            </w:r>
          </w:p>
          <w:p w:rsidR="00AF1B53" w:rsidRPr="00FB4725" w:rsidRDefault="00AF1B53" w:rsidP="00C23928">
            <w:pPr>
              <w:pStyle w:val="ListParagraph"/>
              <w:numPr>
                <w:ilvl w:val="0"/>
                <w:numId w:val="26"/>
              </w:numPr>
              <w:spacing w:after="0" w:line="288" w:lineRule="auto"/>
              <w:ind w:left="702"/>
              <w:rPr>
                <w:bCs w:val="0"/>
                <w:sz w:val="20"/>
                <w:szCs w:val="20"/>
              </w:rPr>
            </w:pPr>
            <w:r w:rsidRPr="004B751B">
              <w:rPr>
                <w:rFonts w:eastAsia="Times New Roman"/>
                <w:bCs w:val="0"/>
                <w:sz w:val="20"/>
                <w:szCs w:val="20"/>
              </w:rPr>
              <w:t xml:space="preserve">Estimate </w:t>
            </w:r>
            <w:r w:rsidRPr="006B0C71">
              <w:rPr>
                <w:rFonts w:eastAsia="Times New Roman"/>
                <w:bCs w:val="0"/>
                <w:i/>
                <w:sz w:val="20"/>
                <w:szCs w:val="20"/>
              </w:rPr>
              <w:t>U</w:t>
            </w:r>
            <w:r w:rsidRPr="004B751B">
              <w:rPr>
                <w:rFonts w:eastAsia="Times New Roman"/>
                <w:bCs w:val="0"/>
                <w:sz w:val="20"/>
                <w:szCs w:val="20"/>
              </w:rPr>
              <w:t xml:space="preserve"> from initial values of </w:t>
            </w:r>
            <w:r w:rsidRPr="006B0C71">
              <w:rPr>
                <w:rFonts w:eastAsia="Times New Roman"/>
                <w:bCs w:val="0"/>
                <w:i/>
                <w:sz w:val="20"/>
                <w:szCs w:val="20"/>
              </w:rPr>
              <w:t>W</w:t>
            </w:r>
            <w:r w:rsidRPr="004B751B">
              <w:rPr>
                <w:rFonts w:eastAsia="Times New Roman"/>
                <w:bCs w:val="0"/>
                <w:sz w:val="20"/>
                <w:szCs w:val="20"/>
              </w:rPr>
              <w:t xml:space="preserve"> and </w:t>
            </w:r>
            <w:r w:rsidRPr="006B0C71">
              <w:rPr>
                <w:rFonts w:eastAsia="Times New Roman"/>
                <w:bCs w:val="0"/>
                <w:i/>
                <w:sz w:val="20"/>
                <w:szCs w:val="20"/>
              </w:rPr>
              <w:t>Z</w:t>
            </w:r>
            <w:r w:rsidRPr="004B751B">
              <w:rPr>
                <w:rFonts w:eastAsia="Times New Roman"/>
                <w:bCs w:val="0"/>
                <w:sz w:val="20"/>
                <w:szCs w:val="20"/>
              </w:rPr>
              <w:t xml:space="preserve"> according to Eq. 2.7.</w:t>
            </w:r>
          </w:p>
          <w:p w:rsidR="00AF1B53" w:rsidRPr="00FB4725" w:rsidRDefault="00AF1B53" w:rsidP="00C23928">
            <w:pPr>
              <w:pStyle w:val="ListParagraph"/>
              <w:numPr>
                <w:ilvl w:val="0"/>
                <w:numId w:val="26"/>
              </w:numPr>
              <w:spacing w:after="0" w:line="288" w:lineRule="auto"/>
              <w:ind w:left="702"/>
              <w:rPr>
                <w:bCs w:val="0"/>
                <w:i/>
                <w:sz w:val="20"/>
                <w:szCs w:val="20"/>
              </w:rPr>
            </w:pPr>
            <w:r w:rsidRPr="004B751B">
              <w:rPr>
                <w:rFonts w:eastAsia="Times New Roman"/>
                <w:bCs w:val="0"/>
                <w:sz w:val="20"/>
                <w:szCs w:val="20"/>
              </w:rPr>
              <w:t xml:space="preserve">Let </w:t>
            </w:r>
            <w:r w:rsidRPr="006B0C71">
              <w:rPr>
                <w:rFonts w:eastAsia="Times New Roman"/>
                <w:bCs w:val="0"/>
                <w:i/>
                <w:sz w:val="20"/>
                <w:szCs w:val="20"/>
              </w:rPr>
              <w:t>error = 1</w:t>
            </w:r>
            <w:r w:rsidRPr="004B751B">
              <w:rPr>
                <w:rFonts w:eastAsia="Times New Roman"/>
                <w:bCs w:val="0"/>
                <w:sz w:val="20"/>
                <w:szCs w:val="20"/>
              </w:rPr>
              <w:t xml:space="preserve"> and </w:t>
            </w:r>
            <w:r w:rsidRPr="004B751B">
              <w:rPr>
                <w:rFonts w:eastAsia="Times New Roman"/>
                <w:bCs w:val="0"/>
                <w:i/>
                <w:sz w:val="20"/>
                <w:szCs w:val="20"/>
              </w:rPr>
              <w:t>Obj</w:t>
            </w:r>
            <w:r w:rsidRPr="004B751B">
              <w:rPr>
                <w:rFonts w:eastAsia="Times New Roman"/>
                <w:bCs w:val="0"/>
                <w:sz w:val="20"/>
                <w:szCs w:val="20"/>
              </w:rPr>
              <w:t xml:space="preserve"> = </w:t>
            </w:r>
            <w:r w:rsidRPr="004B751B">
              <w:rPr>
                <w:rFonts w:eastAsia="Times New Roman"/>
                <w:bCs w:val="0"/>
                <w:i/>
                <w:sz w:val="20"/>
                <w:szCs w:val="20"/>
              </w:rPr>
              <w:t>E</w:t>
            </w:r>
            <w:r w:rsidRPr="004B751B">
              <w:rPr>
                <w:rFonts w:eastAsia="Times New Roman"/>
                <w:bCs w:val="0"/>
                <w:i/>
                <w:sz w:val="20"/>
                <w:szCs w:val="20"/>
                <w:vertAlign w:val="subscript"/>
              </w:rPr>
              <w:t>α,ε</w:t>
            </w:r>
            <w:r w:rsidRPr="004B751B">
              <w:rPr>
                <w:rFonts w:eastAsia="Times New Roman"/>
                <w:bCs w:val="0"/>
                <w:i/>
                <w:sz w:val="20"/>
                <w:szCs w:val="20"/>
              </w:rPr>
              <w:t>(W,Z)</w:t>
            </w:r>
            <w:r w:rsidRPr="004B751B">
              <w:rPr>
                <w:rFonts w:eastAsia="Times New Roman"/>
                <w:bCs w:val="0"/>
                <w:sz w:val="20"/>
                <w:szCs w:val="20"/>
              </w:rPr>
              <w:t>;</w:t>
            </w:r>
          </w:p>
          <w:p w:rsidR="00AF1B53" w:rsidRPr="006B0C71" w:rsidRDefault="00AF1B53" w:rsidP="00C23928">
            <w:pPr>
              <w:pStyle w:val="ListParagraph"/>
              <w:numPr>
                <w:ilvl w:val="0"/>
                <w:numId w:val="26"/>
              </w:numPr>
              <w:spacing w:after="0" w:line="288" w:lineRule="auto"/>
              <w:ind w:left="702"/>
              <w:rPr>
                <w:bCs w:val="0"/>
                <w:i/>
                <w:sz w:val="20"/>
                <w:szCs w:val="20"/>
              </w:rPr>
            </w:pPr>
            <w:r w:rsidRPr="006B0C71">
              <w:rPr>
                <w:rFonts w:eastAsia="Times New Roman"/>
                <w:b/>
                <w:bCs w:val="0"/>
                <w:i/>
                <w:sz w:val="20"/>
                <w:szCs w:val="20"/>
              </w:rPr>
              <w:t>while</w:t>
            </w:r>
            <w:r w:rsidRPr="006B0C71">
              <w:rPr>
                <w:rFonts w:eastAsia="Times New Roman"/>
                <w:bCs w:val="0"/>
                <w:i/>
                <w:sz w:val="20"/>
                <w:szCs w:val="20"/>
              </w:rPr>
              <w:t xml:space="preserve"> error &gt; 0 </w:t>
            </w:r>
            <w:r w:rsidRPr="006B0C71">
              <w:rPr>
                <w:rFonts w:eastAsia="Times New Roman"/>
                <w:b/>
                <w:bCs w:val="0"/>
                <w:i/>
                <w:sz w:val="20"/>
                <w:szCs w:val="20"/>
              </w:rPr>
              <w:t>do</w:t>
            </w:r>
          </w:p>
          <w:p w:rsidR="00AF1B53" w:rsidRPr="00FB4725" w:rsidRDefault="00AF1B53" w:rsidP="00C23928">
            <w:pPr>
              <w:pStyle w:val="ListParagraph"/>
              <w:numPr>
                <w:ilvl w:val="0"/>
                <w:numId w:val="26"/>
              </w:numPr>
              <w:spacing w:after="0" w:line="288" w:lineRule="auto"/>
              <w:ind w:left="702"/>
              <w:rPr>
                <w:bCs w:val="0"/>
                <w:i/>
                <w:sz w:val="20"/>
                <w:szCs w:val="20"/>
              </w:rPr>
            </w:pPr>
            <w:r w:rsidRPr="00FB4725">
              <w:rPr>
                <w:bCs w:val="0"/>
                <w:sz w:val="20"/>
                <w:szCs w:val="20"/>
              </w:rPr>
              <w:t xml:space="preserve">       Update </w:t>
            </w:r>
            <w:r w:rsidRPr="00FB4725">
              <w:rPr>
                <w:bCs w:val="0"/>
                <w:i/>
                <w:sz w:val="20"/>
                <w:szCs w:val="20"/>
              </w:rPr>
              <w:t>Z</w:t>
            </w:r>
            <w:r w:rsidRPr="00FB4725">
              <w:rPr>
                <w:bCs w:val="0"/>
                <w:sz w:val="20"/>
                <w:szCs w:val="20"/>
              </w:rPr>
              <w:t xml:space="preserve"> according to Eq. 2.</w:t>
            </w:r>
            <w:r>
              <w:rPr>
                <w:bCs w:val="0"/>
                <w:sz w:val="20"/>
                <w:szCs w:val="20"/>
              </w:rPr>
              <w:t>6</w:t>
            </w:r>
            <w:r w:rsidRPr="00FB4725">
              <w:rPr>
                <w:bCs w:val="0"/>
                <w:sz w:val="20"/>
                <w:szCs w:val="20"/>
              </w:rPr>
              <w:t xml:space="preserve"> ;</w:t>
            </w:r>
          </w:p>
          <w:p w:rsidR="00AF1B53" w:rsidRPr="00FB4725" w:rsidRDefault="00AF1B53" w:rsidP="00C23928">
            <w:pPr>
              <w:pStyle w:val="ListParagraph"/>
              <w:numPr>
                <w:ilvl w:val="0"/>
                <w:numId w:val="26"/>
              </w:numPr>
              <w:spacing w:after="0" w:line="288" w:lineRule="auto"/>
              <w:ind w:left="702"/>
              <w:rPr>
                <w:bCs w:val="0"/>
                <w:i/>
                <w:sz w:val="20"/>
                <w:szCs w:val="20"/>
              </w:rPr>
            </w:pPr>
            <w:r w:rsidRPr="00FB4725">
              <w:rPr>
                <w:bCs w:val="0"/>
                <w:sz w:val="20"/>
                <w:szCs w:val="20"/>
              </w:rPr>
              <w:t xml:space="preserve">       Update </w:t>
            </w:r>
            <w:r w:rsidRPr="00FB4725">
              <w:rPr>
                <w:bCs w:val="0"/>
                <w:i/>
                <w:sz w:val="20"/>
                <w:szCs w:val="20"/>
              </w:rPr>
              <w:t>W</w:t>
            </w:r>
            <w:r w:rsidRPr="00FB4725">
              <w:rPr>
                <w:bCs w:val="0"/>
                <w:sz w:val="20"/>
                <w:szCs w:val="20"/>
              </w:rPr>
              <w:t xml:space="preserve"> according to Eq. 2.</w:t>
            </w:r>
            <w:r>
              <w:rPr>
                <w:bCs w:val="0"/>
                <w:sz w:val="20"/>
                <w:szCs w:val="20"/>
              </w:rPr>
              <w:t>5</w:t>
            </w:r>
            <w:r w:rsidRPr="00FB4725">
              <w:rPr>
                <w:bCs w:val="0"/>
                <w:sz w:val="20"/>
                <w:szCs w:val="20"/>
              </w:rPr>
              <w:t>;</w:t>
            </w:r>
          </w:p>
          <w:p w:rsidR="00AF1B53" w:rsidRPr="00FB4725" w:rsidRDefault="00AF1B53" w:rsidP="00C23928">
            <w:pPr>
              <w:pStyle w:val="ListParagraph"/>
              <w:numPr>
                <w:ilvl w:val="0"/>
                <w:numId w:val="26"/>
              </w:numPr>
              <w:spacing w:after="0" w:line="288" w:lineRule="auto"/>
              <w:ind w:left="702"/>
              <w:rPr>
                <w:bCs w:val="0"/>
                <w:i/>
                <w:sz w:val="20"/>
                <w:szCs w:val="20"/>
              </w:rPr>
            </w:pPr>
            <w:r w:rsidRPr="00FB4725">
              <w:rPr>
                <w:bCs w:val="0"/>
                <w:sz w:val="20"/>
                <w:szCs w:val="20"/>
              </w:rPr>
              <w:t xml:space="preserve">       Update </w:t>
            </w:r>
            <w:r w:rsidRPr="00FB4725">
              <w:rPr>
                <w:bCs w:val="0"/>
                <w:i/>
                <w:sz w:val="20"/>
                <w:szCs w:val="20"/>
              </w:rPr>
              <w:t>U</w:t>
            </w:r>
            <w:r w:rsidRPr="00FB4725">
              <w:rPr>
                <w:bCs w:val="0"/>
                <w:sz w:val="20"/>
                <w:szCs w:val="20"/>
              </w:rPr>
              <w:t xml:space="preserve"> according to Eq. 2.</w:t>
            </w:r>
            <w:r>
              <w:rPr>
                <w:bCs w:val="0"/>
                <w:sz w:val="20"/>
                <w:szCs w:val="20"/>
              </w:rPr>
              <w:t>7</w:t>
            </w:r>
            <w:r w:rsidRPr="00FB4725">
              <w:rPr>
                <w:bCs w:val="0"/>
                <w:sz w:val="20"/>
                <w:szCs w:val="20"/>
              </w:rPr>
              <w:t>;</w:t>
            </w:r>
          </w:p>
          <w:p w:rsidR="00AF1B53" w:rsidRPr="00FB4725" w:rsidRDefault="00AF1B53" w:rsidP="00C23928">
            <w:pPr>
              <w:pStyle w:val="ListParagraph"/>
              <w:numPr>
                <w:ilvl w:val="0"/>
                <w:numId w:val="26"/>
              </w:numPr>
              <w:spacing w:after="0" w:line="288" w:lineRule="auto"/>
              <w:ind w:left="702"/>
              <w:rPr>
                <w:bCs w:val="0"/>
                <w:i/>
                <w:sz w:val="20"/>
                <w:szCs w:val="20"/>
              </w:rPr>
            </w:pPr>
            <w:r w:rsidRPr="00FB4725">
              <w:rPr>
                <w:bCs w:val="0"/>
                <w:sz w:val="20"/>
                <w:szCs w:val="20"/>
              </w:rPr>
              <w:t xml:space="preserve">       Calculate </w:t>
            </w:r>
            <w:r w:rsidRPr="00FB4725">
              <w:rPr>
                <w:bCs w:val="0"/>
                <w:i/>
                <w:sz w:val="20"/>
                <w:szCs w:val="20"/>
              </w:rPr>
              <w:t>NewObj</w:t>
            </w:r>
            <w:r w:rsidRPr="004B751B">
              <w:rPr>
                <w:rFonts w:eastAsia="Times New Roman"/>
                <w:bCs w:val="0"/>
                <w:sz w:val="20"/>
                <w:szCs w:val="20"/>
              </w:rPr>
              <w:t xml:space="preserve">= </w:t>
            </w:r>
            <w:r w:rsidRPr="004B751B">
              <w:rPr>
                <w:rFonts w:eastAsia="Times New Roman"/>
                <w:bCs w:val="0"/>
                <w:i/>
                <w:sz w:val="20"/>
                <w:szCs w:val="20"/>
              </w:rPr>
              <w:t>E</w:t>
            </w:r>
            <w:r w:rsidRPr="004B751B">
              <w:rPr>
                <w:rFonts w:eastAsia="Times New Roman"/>
                <w:bCs w:val="0"/>
                <w:i/>
                <w:sz w:val="20"/>
                <w:szCs w:val="20"/>
                <w:vertAlign w:val="subscript"/>
              </w:rPr>
              <w:t>α,ε</w:t>
            </w:r>
            <w:r w:rsidRPr="004B751B">
              <w:rPr>
                <w:rFonts w:eastAsia="Times New Roman"/>
                <w:bCs w:val="0"/>
                <w:i/>
                <w:sz w:val="20"/>
                <w:szCs w:val="20"/>
              </w:rPr>
              <w:t>(W,Z)</w:t>
            </w:r>
            <w:r w:rsidRPr="004B751B">
              <w:rPr>
                <w:rFonts w:eastAsia="Times New Roman"/>
                <w:bCs w:val="0"/>
                <w:sz w:val="20"/>
                <w:szCs w:val="20"/>
              </w:rPr>
              <w:t>;</w:t>
            </w:r>
          </w:p>
          <w:p w:rsidR="00AF1B53" w:rsidRPr="00FB4725" w:rsidRDefault="00AF1B53" w:rsidP="00C23928">
            <w:pPr>
              <w:pStyle w:val="ListParagraph"/>
              <w:numPr>
                <w:ilvl w:val="0"/>
                <w:numId w:val="26"/>
              </w:numPr>
              <w:spacing w:after="0" w:line="288" w:lineRule="auto"/>
              <w:ind w:left="702"/>
              <w:rPr>
                <w:bCs w:val="0"/>
                <w:i/>
                <w:sz w:val="20"/>
                <w:szCs w:val="20"/>
              </w:rPr>
            </w:pPr>
            <w:r w:rsidRPr="004B751B">
              <w:rPr>
                <w:rFonts w:eastAsia="Times New Roman"/>
                <w:bCs w:val="0"/>
                <w:sz w:val="20"/>
                <w:szCs w:val="20"/>
              </w:rPr>
              <w:t xml:space="preserve">       Let </w:t>
            </w:r>
            <w:r w:rsidRPr="004B751B">
              <w:rPr>
                <w:rFonts w:eastAsia="Times New Roman"/>
                <w:bCs w:val="0"/>
                <w:i/>
                <w:sz w:val="20"/>
                <w:szCs w:val="20"/>
              </w:rPr>
              <w:t>error</w:t>
            </w:r>
            <w:r w:rsidRPr="004B751B">
              <w:rPr>
                <w:rFonts w:eastAsia="Times New Roman"/>
                <w:bCs w:val="0"/>
                <w:sz w:val="20"/>
                <w:szCs w:val="20"/>
              </w:rPr>
              <w:t xml:space="preserve"> = |</w:t>
            </w:r>
            <w:r w:rsidRPr="00FB4725">
              <w:rPr>
                <w:bCs w:val="0"/>
                <w:i/>
                <w:sz w:val="20"/>
                <w:szCs w:val="20"/>
              </w:rPr>
              <w:t xml:space="preserve"> NewObj – </w:t>
            </w:r>
            <w:r w:rsidRPr="004B751B">
              <w:rPr>
                <w:rFonts w:eastAsia="Times New Roman"/>
                <w:bCs w:val="0"/>
                <w:i/>
                <w:sz w:val="20"/>
                <w:szCs w:val="20"/>
              </w:rPr>
              <w:t>Obj</w:t>
            </w:r>
            <w:r w:rsidRPr="00FB4725">
              <w:rPr>
                <w:sz w:val="20"/>
                <w:szCs w:val="20"/>
              </w:rPr>
              <w:t xml:space="preserve">|, and then </w:t>
            </w:r>
            <w:r w:rsidRPr="004B751B">
              <w:rPr>
                <w:rFonts w:eastAsia="Times New Roman"/>
                <w:bCs w:val="0"/>
                <w:i/>
                <w:sz w:val="20"/>
                <w:szCs w:val="20"/>
              </w:rPr>
              <w:t>Obj</w:t>
            </w:r>
            <w:r w:rsidRPr="004B751B">
              <w:rPr>
                <w:rFonts w:eastAsia="Times New Roman"/>
                <w:bCs w:val="0"/>
                <w:sz w:val="20"/>
                <w:szCs w:val="20"/>
              </w:rPr>
              <w:t xml:space="preserve"> &lt;= </w:t>
            </w:r>
            <w:r w:rsidRPr="00FB4725">
              <w:rPr>
                <w:bCs w:val="0"/>
                <w:i/>
                <w:sz w:val="20"/>
                <w:szCs w:val="20"/>
              </w:rPr>
              <w:t>NewObj</w:t>
            </w:r>
          </w:p>
          <w:p w:rsidR="00AF1B53" w:rsidRPr="00FB4725" w:rsidRDefault="00AF1B53" w:rsidP="00C23928">
            <w:pPr>
              <w:pStyle w:val="ListParagraph"/>
              <w:numPr>
                <w:ilvl w:val="0"/>
                <w:numId w:val="26"/>
              </w:numPr>
              <w:spacing w:after="0" w:line="288" w:lineRule="auto"/>
              <w:ind w:left="702"/>
              <w:rPr>
                <w:bCs w:val="0"/>
                <w:i/>
                <w:sz w:val="20"/>
                <w:szCs w:val="20"/>
              </w:rPr>
            </w:pPr>
            <w:r w:rsidRPr="00FB4725">
              <w:rPr>
                <w:b/>
                <w:bCs w:val="0"/>
                <w:i/>
                <w:sz w:val="20"/>
                <w:szCs w:val="20"/>
              </w:rPr>
              <w:t>end</w:t>
            </w:r>
            <w:r w:rsidRPr="00FB4725">
              <w:rPr>
                <w:bCs w:val="0"/>
                <w:i/>
                <w:sz w:val="20"/>
                <w:szCs w:val="20"/>
              </w:rPr>
              <w:t xml:space="preserve"> </w:t>
            </w:r>
            <w:r w:rsidRPr="00FB4725">
              <w:rPr>
                <w:b/>
                <w:bCs w:val="0"/>
                <w:i/>
                <w:sz w:val="20"/>
                <w:szCs w:val="20"/>
              </w:rPr>
              <w:t>while</w:t>
            </w:r>
            <w:r w:rsidRPr="00FB4725">
              <w:rPr>
                <w:bCs w:val="0"/>
                <w:i/>
                <w:sz w:val="20"/>
                <w:szCs w:val="20"/>
              </w:rPr>
              <w:t xml:space="preserve"> </w:t>
            </w:r>
            <w:r w:rsidRPr="004B751B">
              <w:rPr>
                <w:rFonts w:eastAsia="Times New Roman"/>
                <w:bCs w:val="0"/>
                <w:sz w:val="20"/>
                <w:szCs w:val="20"/>
              </w:rPr>
              <w:t xml:space="preserve">  </w:t>
            </w:r>
            <w:r w:rsidRPr="00FB4725">
              <w:rPr>
                <w:bCs w:val="0"/>
                <w:i/>
                <w:sz w:val="20"/>
                <w:szCs w:val="20"/>
              </w:rPr>
              <w:t xml:space="preserve"> </w:t>
            </w:r>
            <w:r w:rsidRPr="00FB4725">
              <w:rPr>
                <w:bCs w:val="0"/>
                <w:i/>
                <w:sz w:val="20"/>
                <w:szCs w:val="20"/>
              </w:rPr>
              <w:tab/>
            </w:r>
          </w:p>
          <w:p w:rsidR="00AF1B53" w:rsidRPr="00BE4039" w:rsidRDefault="00AF1B53" w:rsidP="00C23928">
            <w:pPr>
              <w:pStyle w:val="ListParagraph"/>
              <w:numPr>
                <w:ilvl w:val="0"/>
                <w:numId w:val="26"/>
              </w:numPr>
              <w:spacing w:after="0" w:line="288" w:lineRule="auto"/>
              <w:ind w:left="702"/>
              <w:rPr>
                <w:b/>
                <w:bCs w:val="0"/>
              </w:rPr>
            </w:pPr>
            <w:r w:rsidRPr="00FB4725">
              <w:rPr>
                <w:bCs w:val="0"/>
                <w:sz w:val="20"/>
                <w:szCs w:val="20"/>
              </w:rPr>
              <w:t xml:space="preserve">Output </w:t>
            </w:r>
            <w:r w:rsidRPr="00FB4725">
              <w:rPr>
                <w:bCs w:val="0"/>
                <w:i/>
                <w:sz w:val="20"/>
                <w:szCs w:val="20"/>
              </w:rPr>
              <w:t>W, Z</w:t>
            </w:r>
            <w:r w:rsidRPr="00FB4725">
              <w:rPr>
                <w:bCs w:val="0"/>
                <w:sz w:val="20"/>
                <w:szCs w:val="20"/>
              </w:rPr>
              <w:t xml:space="preserve"> and </w:t>
            </w:r>
            <w:r w:rsidRPr="00FB4725">
              <w:rPr>
                <w:bCs w:val="0"/>
                <w:i/>
                <w:sz w:val="20"/>
                <w:szCs w:val="20"/>
              </w:rPr>
              <w:t>U</w:t>
            </w:r>
          </w:p>
          <w:p w:rsidR="00AF1B53" w:rsidRPr="00BE4039" w:rsidRDefault="00AF1B53" w:rsidP="00C23928">
            <w:pPr>
              <w:spacing w:line="288" w:lineRule="auto"/>
              <w:ind w:left="-18"/>
              <w:rPr>
                <w:b/>
              </w:rPr>
            </w:pPr>
            <w:r w:rsidRPr="00023AA7">
              <w:rPr>
                <w:b/>
                <w:sz w:val="22"/>
                <w:szCs w:val="20"/>
              </w:rPr>
              <w:t>End</w:t>
            </w:r>
          </w:p>
        </w:tc>
      </w:tr>
    </w:tbl>
    <w:p w:rsidR="00CF437F" w:rsidRDefault="00CF437F">
      <w:pPr>
        <w:rPr>
          <w:bCs/>
          <w:sz w:val="40"/>
          <w:szCs w:val="40"/>
        </w:rPr>
      </w:pPr>
    </w:p>
    <w:p w:rsidR="0018294C" w:rsidRPr="00175584" w:rsidRDefault="0018294C" w:rsidP="00A146F4">
      <w:pPr>
        <w:autoSpaceDE w:val="0"/>
        <w:autoSpaceDN w:val="0"/>
        <w:adjustRightInd w:val="0"/>
        <w:spacing w:before="120" w:after="120" w:line="360" w:lineRule="auto"/>
        <w:rPr>
          <w:bCs/>
          <w:sz w:val="40"/>
          <w:szCs w:val="40"/>
        </w:rPr>
      </w:pPr>
    </w:p>
    <w:p w:rsidR="00D97965" w:rsidRDefault="00D97965" w:rsidP="00A146F4">
      <w:pPr>
        <w:autoSpaceDE w:val="0"/>
        <w:autoSpaceDN w:val="0"/>
        <w:adjustRightInd w:val="0"/>
        <w:spacing w:before="120" w:after="120" w:line="360" w:lineRule="auto"/>
        <w:rPr>
          <w:b/>
          <w:color w:val="000000"/>
          <w:sz w:val="40"/>
          <w:szCs w:val="40"/>
        </w:rPr>
      </w:pPr>
      <w:r w:rsidRPr="00F00B66">
        <w:rPr>
          <w:b/>
          <w:color w:val="000000"/>
          <w:sz w:val="40"/>
          <w:szCs w:val="40"/>
        </w:rPr>
        <w:lastRenderedPageBreak/>
        <w:t>Chapter 2</w:t>
      </w:r>
    </w:p>
    <w:p w:rsidR="00517AF3" w:rsidRPr="00F00B66" w:rsidRDefault="00517AF3" w:rsidP="00A146F4">
      <w:pPr>
        <w:autoSpaceDE w:val="0"/>
        <w:autoSpaceDN w:val="0"/>
        <w:adjustRightInd w:val="0"/>
        <w:spacing w:before="120" w:after="120" w:line="360" w:lineRule="auto"/>
        <w:rPr>
          <w:b/>
          <w:color w:val="000000"/>
          <w:sz w:val="40"/>
          <w:szCs w:val="40"/>
        </w:rPr>
      </w:pPr>
    </w:p>
    <w:p w:rsidR="00D97965" w:rsidRPr="00C34DFD" w:rsidRDefault="00D97965" w:rsidP="00FE7B8C">
      <w:pPr>
        <w:pStyle w:val="Title"/>
        <w:pBdr>
          <w:bottom w:val="single" w:sz="6" w:space="1" w:color="auto"/>
        </w:pBdr>
        <w:spacing w:before="120" w:after="120" w:line="360" w:lineRule="auto"/>
        <w:jc w:val="both"/>
        <w:rPr>
          <w:rFonts w:ascii="Times New Roman" w:hAnsi="Times New Roman"/>
          <w:b/>
          <w:sz w:val="48"/>
          <w:szCs w:val="48"/>
        </w:rPr>
      </w:pPr>
      <w:r w:rsidRPr="00C34DFD">
        <w:rPr>
          <w:rFonts w:ascii="Times New Roman" w:hAnsi="Times New Roman"/>
          <w:b/>
          <w:sz w:val="48"/>
          <w:szCs w:val="48"/>
        </w:rPr>
        <w:t>Literature Review</w:t>
      </w:r>
    </w:p>
    <w:p w:rsidR="00FE7B8C" w:rsidRPr="00FE7B8C" w:rsidRDefault="00FE7B8C" w:rsidP="00914147">
      <w:pPr>
        <w:spacing w:before="120" w:after="120" w:line="360" w:lineRule="auto"/>
      </w:pPr>
    </w:p>
    <w:p w:rsidR="00D97965" w:rsidRPr="00095DBF" w:rsidRDefault="00D97965" w:rsidP="00095DBF">
      <w:pPr>
        <w:numPr>
          <w:ilvl w:val="1"/>
          <w:numId w:val="40"/>
        </w:numPr>
        <w:spacing w:before="120" w:after="120" w:line="360" w:lineRule="auto"/>
        <w:ind w:left="0" w:firstLine="0"/>
        <w:jc w:val="both"/>
        <w:rPr>
          <w:rStyle w:val="Strong"/>
          <w:sz w:val="28"/>
          <w:szCs w:val="28"/>
        </w:rPr>
      </w:pPr>
      <w:r w:rsidRPr="00095DBF">
        <w:rPr>
          <w:rStyle w:val="Strong"/>
          <w:sz w:val="28"/>
          <w:szCs w:val="28"/>
        </w:rPr>
        <w:t>Introduction</w:t>
      </w:r>
    </w:p>
    <w:p w:rsidR="00D97965" w:rsidRDefault="004E4E5F" w:rsidP="00914147">
      <w:pPr>
        <w:spacing w:before="120" w:after="120" w:line="360" w:lineRule="auto"/>
        <w:jc w:val="both"/>
        <w:rPr>
          <w:rStyle w:val="Strong"/>
          <w:b w:val="0"/>
        </w:rPr>
      </w:pPr>
      <w:r w:rsidRPr="00B64B71">
        <w:rPr>
          <w:rStyle w:val="Strong"/>
          <w:b w:val="0"/>
        </w:rPr>
        <w:t>In the present times, research work is going</w:t>
      </w:r>
      <w:r w:rsidR="00B7655A">
        <w:rPr>
          <w:rStyle w:val="Strong"/>
          <w:b w:val="0"/>
        </w:rPr>
        <w:t xml:space="preserve"> on in context of </w:t>
      </w:r>
      <w:r w:rsidR="00407972">
        <w:rPr>
          <w:rStyle w:val="Strong"/>
          <w:b w:val="0"/>
        </w:rPr>
        <w:t>……</w:t>
      </w:r>
      <w:r w:rsidRPr="00B64B71">
        <w:rPr>
          <w:rStyle w:val="Strong"/>
          <w:b w:val="0"/>
        </w:rPr>
        <w:t>In this chapter some of the major existing work in these areas has been reviewed.</w:t>
      </w:r>
    </w:p>
    <w:p w:rsidR="00095DBF" w:rsidRPr="0018294C" w:rsidRDefault="00095DBF" w:rsidP="00914147">
      <w:pPr>
        <w:spacing w:before="120" w:after="120" w:line="360" w:lineRule="auto"/>
        <w:jc w:val="both"/>
        <w:rPr>
          <w:rStyle w:val="Strong"/>
          <w:b w:val="0"/>
        </w:rPr>
      </w:pPr>
    </w:p>
    <w:p w:rsidR="00D97965" w:rsidRPr="00095DBF" w:rsidRDefault="00131E63" w:rsidP="00095DBF">
      <w:pPr>
        <w:numPr>
          <w:ilvl w:val="1"/>
          <w:numId w:val="40"/>
        </w:numPr>
        <w:spacing w:before="120" w:after="120" w:line="360" w:lineRule="auto"/>
        <w:ind w:left="0" w:firstLine="0"/>
        <w:jc w:val="both"/>
        <w:rPr>
          <w:rStyle w:val="Strong"/>
          <w:sz w:val="28"/>
          <w:szCs w:val="28"/>
        </w:rPr>
      </w:pPr>
      <w:r>
        <w:rPr>
          <w:rStyle w:val="Strong"/>
          <w:sz w:val="28"/>
          <w:szCs w:val="28"/>
        </w:rPr>
        <w:t xml:space="preserve">Next </w:t>
      </w:r>
      <w:r w:rsidR="00407972">
        <w:rPr>
          <w:rStyle w:val="Strong"/>
          <w:sz w:val="28"/>
          <w:szCs w:val="28"/>
        </w:rPr>
        <w:t xml:space="preserve">Sub </w:t>
      </w:r>
      <w:r>
        <w:rPr>
          <w:rStyle w:val="Strong"/>
          <w:sz w:val="28"/>
          <w:szCs w:val="28"/>
        </w:rPr>
        <w:t>section</w:t>
      </w:r>
      <w:r w:rsidR="00407972">
        <w:rPr>
          <w:rStyle w:val="Strong"/>
          <w:sz w:val="28"/>
          <w:szCs w:val="28"/>
        </w:rPr>
        <w:t xml:space="preserve"> </w:t>
      </w:r>
    </w:p>
    <w:p w:rsidR="00914147" w:rsidRDefault="00AF1B53" w:rsidP="00AF1B53">
      <w:pPr>
        <w:rPr>
          <w:color w:val="000000"/>
          <w:sz w:val="40"/>
          <w:szCs w:val="36"/>
        </w:rPr>
      </w:pPr>
      <w:r>
        <w:rPr>
          <w:rStyle w:val="Strong"/>
          <w:b w:val="0"/>
        </w:rPr>
        <w:br w:type="page"/>
      </w:r>
    </w:p>
    <w:p w:rsidR="00D97965" w:rsidRPr="004F361E" w:rsidRDefault="00D97965" w:rsidP="00AF1B53">
      <w:pPr>
        <w:rPr>
          <w:sz w:val="40"/>
          <w:szCs w:val="40"/>
        </w:rPr>
      </w:pPr>
      <w:r w:rsidRPr="004F361E">
        <w:rPr>
          <w:sz w:val="40"/>
          <w:szCs w:val="40"/>
        </w:rPr>
        <w:lastRenderedPageBreak/>
        <w:t>Chapter 3</w:t>
      </w:r>
    </w:p>
    <w:p w:rsidR="00D71112" w:rsidRPr="00147D8A" w:rsidRDefault="00D71112" w:rsidP="00D71112">
      <w:pPr>
        <w:rPr>
          <w:sz w:val="40"/>
        </w:rPr>
      </w:pPr>
    </w:p>
    <w:p w:rsidR="00931BC7" w:rsidRPr="00C34DFD" w:rsidRDefault="00D97965" w:rsidP="00931BC7">
      <w:pPr>
        <w:pStyle w:val="Title"/>
        <w:pBdr>
          <w:bottom w:val="single" w:sz="6" w:space="1" w:color="auto"/>
        </w:pBdr>
        <w:spacing w:before="120" w:after="120" w:line="360" w:lineRule="auto"/>
        <w:rPr>
          <w:rFonts w:ascii="Times New Roman" w:hAnsi="Times New Roman"/>
          <w:b/>
          <w:sz w:val="48"/>
          <w:szCs w:val="48"/>
        </w:rPr>
      </w:pPr>
      <w:r w:rsidRPr="00C34DFD">
        <w:rPr>
          <w:rFonts w:ascii="Times New Roman" w:hAnsi="Times New Roman"/>
          <w:b/>
          <w:sz w:val="48"/>
          <w:szCs w:val="48"/>
        </w:rPr>
        <w:t xml:space="preserve">Proposed Methods for </w:t>
      </w:r>
    </w:p>
    <w:p w:rsidR="00D97965" w:rsidRPr="00931BC7" w:rsidRDefault="00D97965" w:rsidP="005655F7">
      <w:pPr>
        <w:spacing w:before="120" w:after="120" w:line="360" w:lineRule="auto"/>
        <w:jc w:val="both"/>
        <w:rPr>
          <w:b/>
        </w:rPr>
      </w:pPr>
    </w:p>
    <w:p w:rsidR="00AF1B53" w:rsidRPr="00AF1B53" w:rsidRDefault="00AF1B53" w:rsidP="00AF1B53">
      <w:pPr>
        <w:rPr>
          <w:rStyle w:val="Strong"/>
          <w:b w:val="0"/>
        </w:rPr>
      </w:pPr>
    </w:p>
    <w:p w:rsidR="00AF1B53" w:rsidRPr="00AF1B53" w:rsidRDefault="00AF1B53" w:rsidP="00AF1B53">
      <w:pPr>
        <w:spacing w:before="120" w:line="360" w:lineRule="auto"/>
        <w:ind w:left="360"/>
        <w:rPr>
          <w:rStyle w:val="Strong"/>
          <w:b w:val="0"/>
        </w:rPr>
      </w:pPr>
    </w:p>
    <w:p w:rsidR="00AF1B53" w:rsidRPr="00AF1B53" w:rsidRDefault="00AF1B53" w:rsidP="00131E63">
      <w:pPr>
        <w:pStyle w:val="ListParagraph"/>
        <w:spacing w:before="120" w:line="360" w:lineRule="auto"/>
        <w:ind w:left="0"/>
        <w:jc w:val="center"/>
        <w:rPr>
          <w:rStyle w:val="Strong"/>
          <w:b w:val="0"/>
        </w:rPr>
      </w:pPr>
      <w:r>
        <w:rPr>
          <w:noProof/>
        </w:rPr>
        <w:drawing>
          <wp:inline distT="0" distB="0" distL="0" distR="0">
            <wp:extent cx="1723390" cy="1764030"/>
            <wp:effectExtent l="19050" t="0" r="0" b="0"/>
            <wp:docPr id="1" name="Picture 32" descr="C:\Program Files\Microsoft Office\MEDIA\CAGCAT10\j0199755.wm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2" descr="C:\Program Files\Microsoft Office\MEDIA\CAGCAT10\j0199755.wmf"/>
                    <pic:cNvPicPr>
                      <a:picLocks noChangeAspect="1" noChangeArrowheads="1"/>
                    </pic:cNvPicPr>
                  </pic:nvPicPr>
                  <pic:blipFill>
                    <a:blip r:embed="rId8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723390" cy="176403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AF1B53" w:rsidRPr="00407972" w:rsidRDefault="00AF1B53" w:rsidP="00131E63">
      <w:pPr>
        <w:pStyle w:val="Caption"/>
        <w:jc w:val="center"/>
        <w:rPr>
          <w:sz w:val="24"/>
          <w:szCs w:val="24"/>
        </w:rPr>
      </w:pPr>
      <w:r>
        <w:t xml:space="preserve">Figure </w:t>
      </w:r>
      <w:r w:rsidR="00131E63">
        <w:t>3</w:t>
      </w:r>
      <w:r>
        <w:t xml:space="preserve">.1 </w:t>
      </w:r>
      <w:r w:rsidRPr="00A41551">
        <w:rPr>
          <w:rStyle w:val="Strong"/>
        </w:rPr>
        <w:t>Filter method for feature selection</w:t>
      </w:r>
    </w:p>
    <w:p w:rsidR="00AF1B53" w:rsidRPr="00AF1B53" w:rsidRDefault="00AF1B53" w:rsidP="00131E63">
      <w:pPr>
        <w:pStyle w:val="ListParagraph"/>
        <w:spacing w:before="120" w:line="360" w:lineRule="auto"/>
        <w:ind w:left="0"/>
        <w:rPr>
          <w:rStyle w:val="Strong"/>
          <w:b w:val="0"/>
        </w:rPr>
      </w:pPr>
    </w:p>
    <w:p w:rsidR="00131E63" w:rsidRPr="00CF59B4" w:rsidRDefault="00131E63" w:rsidP="00131E63">
      <w:pPr>
        <w:tabs>
          <w:tab w:val="left" w:pos="1440"/>
          <w:tab w:val="left" w:pos="2790"/>
          <w:tab w:val="left" w:pos="3330"/>
          <w:tab w:val="right" w:pos="8730"/>
        </w:tabs>
        <w:spacing w:before="120" w:after="120" w:line="360" w:lineRule="auto"/>
        <w:contextualSpacing/>
        <w:jc w:val="both"/>
      </w:pPr>
      <w:r w:rsidRPr="001E4203">
        <w:rPr>
          <w:i/>
        </w:rPr>
        <w:t xml:space="preserve">RMSE </w:t>
      </w:r>
      <w:r w:rsidRPr="001E4203">
        <w:rPr>
          <w:i/>
        </w:rPr>
        <w:tab/>
        <w:t>=</w:t>
      </w:r>
      <w:r w:rsidRPr="001E4203">
        <w:rPr>
          <w:i/>
        </w:rPr>
        <w:tab/>
        <w:t xml:space="preserve"> </w:t>
      </w:r>
      <m:oMath>
        <m:rad>
          <m:radPr>
            <m:degHide m:val="on"/>
            <m:ctrlPr>
              <w:rPr>
                <w:rFonts w:ascii="Cambria Math" w:hAnsi="Cambria Math"/>
                <w:i/>
              </w:rPr>
            </m:ctrlPr>
          </m:radPr>
          <m:deg/>
          <m:e>
            <m:f>
              <m:fPr>
                <m:ctrlPr>
                  <w:rPr>
                    <w:rFonts w:ascii="Cambria Math" w:hAnsi="Cambria Math"/>
                    <w:i/>
                  </w:rPr>
                </m:ctrlPr>
              </m:fPr>
              <m:num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(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p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1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q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1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)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  <m:r>
                  <w:rPr>
                    <w:rFonts w:ascii="Cambria Math" w:hAnsi="Cambria Math"/>
                  </w:rPr>
                  <m:t>+ … +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(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p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q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)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</m:num>
              <m:den>
                <m:r>
                  <w:rPr>
                    <w:rFonts w:ascii="Cambria Math" w:hAnsi="Cambria Math"/>
                  </w:rPr>
                  <m:t>n</m:t>
                </m:r>
              </m:den>
            </m:f>
          </m:e>
        </m:rad>
      </m:oMath>
      <w:r>
        <w:t xml:space="preserve">                                         </w:t>
      </w:r>
      <w:r w:rsidRPr="00CF59B4">
        <w:t>(</w:t>
      </w:r>
      <w:r>
        <w:t>3</w:t>
      </w:r>
      <w:r w:rsidRPr="00CF59B4">
        <w:t>.</w:t>
      </w:r>
      <w:r>
        <w:t>1</w:t>
      </w:r>
      <w:r w:rsidRPr="00CF59B4">
        <w:t>)</w:t>
      </w:r>
    </w:p>
    <w:p w:rsidR="00AF1B53" w:rsidRDefault="00AF1B53" w:rsidP="00131E63">
      <w:pPr>
        <w:pStyle w:val="ListParagraph"/>
        <w:spacing w:line="360" w:lineRule="auto"/>
        <w:ind w:left="360"/>
        <w:rPr>
          <w:b/>
          <w:sz w:val="20"/>
          <w:szCs w:val="20"/>
        </w:rPr>
      </w:pPr>
    </w:p>
    <w:p w:rsidR="00131E63" w:rsidRDefault="00131E63" w:rsidP="00131E63">
      <w:pPr>
        <w:pStyle w:val="ListParagraph"/>
        <w:spacing w:line="360" w:lineRule="auto"/>
        <w:rPr>
          <w:b/>
          <w:sz w:val="20"/>
          <w:szCs w:val="20"/>
        </w:rPr>
      </w:pPr>
    </w:p>
    <w:p w:rsidR="00AF1B53" w:rsidRPr="00131E63" w:rsidRDefault="00AF1B53" w:rsidP="00131E63">
      <w:pPr>
        <w:spacing w:line="360" w:lineRule="auto"/>
        <w:jc w:val="center"/>
        <w:rPr>
          <w:sz w:val="20"/>
          <w:szCs w:val="20"/>
        </w:rPr>
      </w:pPr>
      <w:r w:rsidRPr="00665B8B">
        <w:rPr>
          <w:sz w:val="20"/>
          <w:szCs w:val="20"/>
        </w:rPr>
        <w:t xml:space="preserve">Table </w:t>
      </w:r>
      <w:r w:rsidR="00131E63" w:rsidRPr="00665B8B">
        <w:rPr>
          <w:sz w:val="20"/>
          <w:szCs w:val="20"/>
        </w:rPr>
        <w:t>3</w:t>
      </w:r>
      <w:r w:rsidRPr="00665B8B">
        <w:rPr>
          <w:sz w:val="20"/>
          <w:szCs w:val="20"/>
        </w:rPr>
        <w:t>.1 A list of some</w:t>
      </w:r>
      <w:r w:rsidRPr="00131E63">
        <w:rPr>
          <w:sz w:val="20"/>
          <w:szCs w:val="20"/>
        </w:rPr>
        <w:t xml:space="preserve"> recent research works on classification</w:t>
      </w:r>
    </w:p>
    <w:tbl>
      <w:tblPr>
        <w:tblW w:w="7218" w:type="dxa"/>
        <w:tblInd w:w="720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/>
      </w:tblPr>
      <w:tblGrid>
        <w:gridCol w:w="810"/>
        <w:gridCol w:w="1242"/>
        <w:gridCol w:w="3726"/>
        <w:gridCol w:w="1440"/>
      </w:tblGrid>
      <w:tr w:rsidR="00AF1B53" w:rsidRPr="004B751B" w:rsidTr="00131E63">
        <w:tc>
          <w:tcPr>
            <w:tcW w:w="810" w:type="dxa"/>
            <w:shd w:val="clear" w:color="auto" w:fill="auto"/>
            <w:vAlign w:val="center"/>
          </w:tcPr>
          <w:p w:rsidR="00AF1B53" w:rsidRPr="00665B8B" w:rsidRDefault="00AF1B53" w:rsidP="00C23928">
            <w:pPr>
              <w:spacing w:line="276" w:lineRule="auto"/>
              <w:jc w:val="center"/>
              <w:rPr>
                <w:b/>
                <w:bCs/>
                <w:sz w:val="22"/>
              </w:rPr>
            </w:pPr>
            <w:r w:rsidRPr="00665B8B">
              <w:rPr>
                <w:b/>
                <w:bCs/>
                <w:sz w:val="22"/>
              </w:rPr>
              <w:t>S. No.</w:t>
            </w:r>
          </w:p>
        </w:tc>
        <w:tc>
          <w:tcPr>
            <w:tcW w:w="1242" w:type="dxa"/>
            <w:shd w:val="clear" w:color="auto" w:fill="auto"/>
            <w:vAlign w:val="center"/>
          </w:tcPr>
          <w:p w:rsidR="00AF1B53" w:rsidRPr="00665B8B" w:rsidRDefault="00AF1B53" w:rsidP="00C23928">
            <w:pPr>
              <w:spacing w:line="276" w:lineRule="auto"/>
              <w:jc w:val="center"/>
              <w:rPr>
                <w:b/>
                <w:bCs/>
                <w:sz w:val="22"/>
              </w:rPr>
            </w:pPr>
            <w:r w:rsidRPr="00665B8B">
              <w:rPr>
                <w:b/>
                <w:bCs/>
                <w:sz w:val="22"/>
              </w:rPr>
              <w:t>Reference No.</w:t>
            </w:r>
          </w:p>
        </w:tc>
        <w:tc>
          <w:tcPr>
            <w:tcW w:w="3726" w:type="dxa"/>
            <w:shd w:val="clear" w:color="auto" w:fill="auto"/>
            <w:vAlign w:val="center"/>
          </w:tcPr>
          <w:p w:rsidR="00AF1B53" w:rsidRPr="00665B8B" w:rsidRDefault="00AF1B53" w:rsidP="00C23928">
            <w:pPr>
              <w:spacing w:line="276" w:lineRule="auto"/>
              <w:jc w:val="center"/>
              <w:rPr>
                <w:b/>
                <w:bCs/>
                <w:sz w:val="22"/>
              </w:rPr>
            </w:pPr>
            <w:r w:rsidRPr="00665B8B">
              <w:rPr>
                <w:b/>
                <w:bCs/>
                <w:sz w:val="22"/>
              </w:rPr>
              <w:t>Brief Description</w:t>
            </w:r>
          </w:p>
        </w:tc>
        <w:tc>
          <w:tcPr>
            <w:tcW w:w="1440" w:type="dxa"/>
            <w:shd w:val="clear" w:color="auto" w:fill="auto"/>
            <w:vAlign w:val="center"/>
          </w:tcPr>
          <w:p w:rsidR="00AF1B53" w:rsidRPr="00665B8B" w:rsidRDefault="00AF1B53" w:rsidP="00C23928">
            <w:pPr>
              <w:spacing w:line="276" w:lineRule="auto"/>
              <w:jc w:val="center"/>
              <w:rPr>
                <w:b/>
                <w:bCs/>
                <w:sz w:val="22"/>
              </w:rPr>
            </w:pPr>
            <w:r w:rsidRPr="00665B8B">
              <w:rPr>
                <w:b/>
                <w:bCs/>
                <w:sz w:val="22"/>
              </w:rPr>
              <w:t>Acronym/Short Name Introduced</w:t>
            </w:r>
          </w:p>
        </w:tc>
      </w:tr>
      <w:tr w:rsidR="00AF1B53" w:rsidRPr="004B751B" w:rsidTr="00131E63">
        <w:tc>
          <w:tcPr>
            <w:tcW w:w="810" w:type="dxa"/>
            <w:shd w:val="clear" w:color="auto" w:fill="auto"/>
            <w:vAlign w:val="center"/>
          </w:tcPr>
          <w:p w:rsidR="00AF1B53" w:rsidRPr="00665B8B" w:rsidRDefault="00AF1B53" w:rsidP="00C23928">
            <w:pPr>
              <w:spacing w:line="276" w:lineRule="auto"/>
              <w:jc w:val="center"/>
              <w:rPr>
                <w:bCs/>
                <w:sz w:val="22"/>
              </w:rPr>
            </w:pPr>
            <w:r w:rsidRPr="00665B8B">
              <w:rPr>
                <w:bCs/>
                <w:sz w:val="22"/>
              </w:rPr>
              <w:t>1</w:t>
            </w:r>
          </w:p>
        </w:tc>
        <w:tc>
          <w:tcPr>
            <w:tcW w:w="1242" w:type="dxa"/>
            <w:shd w:val="clear" w:color="auto" w:fill="auto"/>
            <w:vAlign w:val="center"/>
          </w:tcPr>
          <w:p w:rsidR="00AF1B53" w:rsidRPr="00665B8B" w:rsidRDefault="003B45A0" w:rsidP="00C23928">
            <w:pPr>
              <w:spacing w:line="276" w:lineRule="auto"/>
              <w:jc w:val="center"/>
              <w:rPr>
                <w:bCs/>
                <w:sz w:val="22"/>
              </w:rPr>
            </w:pPr>
            <w:r w:rsidRPr="00665B8B">
              <w:rPr>
                <w:bCs/>
                <w:sz w:val="22"/>
              </w:rPr>
              <w:fldChar w:fldCharType="begin"/>
            </w:r>
            <w:r w:rsidR="00AF1B53" w:rsidRPr="00665B8B">
              <w:rPr>
                <w:bCs/>
                <w:sz w:val="22"/>
              </w:rPr>
              <w:instrText xml:space="preserve"> ADDIN EN.CITE &lt;EndNote&gt;&lt;Cite&gt;&lt;Author&gt;Polat&lt;/Author&gt;&lt;Year&gt;2007&lt;/Year&gt;&lt;RecNum&gt;161&lt;/RecNum&gt;&lt;DisplayText&gt;[112]&lt;/DisplayText&gt;&lt;record&gt;&lt;rec-number&gt;161&lt;/rec-number&gt;&lt;foreign-keys&gt;&lt;key app="EN" db-id="wsf5rfv9if52peexwr6x9v0i9ftd0f9xdse2"&gt;161&lt;/key&gt;&lt;/foreign-keys&gt;&lt;ref-type name="Journal Article"&gt;17&lt;/ref-type&gt;&lt;contributors&gt;&lt;authors&gt;&lt;author&gt;Polat, Kemal&lt;/author&gt;&lt;author&gt;Sahan, Seral&lt;/author&gt;&lt;author&gt;Günes, Salih&lt;/author&gt;&lt;/authors&gt;&lt;/contributors&gt;&lt;titles&gt;&lt;title&gt;Automatic detection of heart disease using an artificial immune recognition system (AIRS) with fuzzy resource allocation mechanism and k-nn (nearest neighbour) based weighting preprocessing&lt;/title&gt;&lt;secondary-title&gt;Expert Systems with Applications&lt;/secondary-title&gt;&lt;/titles&gt;&lt;periodical&gt;&lt;full-title&gt;Expert Systems with Applications&lt;/full-title&gt;&lt;/periodical&gt;&lt;pages&gt;625-631&lt;/pages&gt;&lt;volume&gt;32&lt;/volume&gt;&lt;number&gt;2&lt;/number&gt;&lt;keywords&gt;&lt;keyword&gt;Heart disease&lt;/keyword&gt;&lt;keyword&gt;Artificial immune system&lt;/keyword&gt;&lt;keyword&gt;AIRS&lt;/keyword&gt;&lt;keyword&gt;k-nn based weighting preprocessing&lt;/keyword&gt;&lt;keyword&gt;Expert systems&lt;/keyword&gt;&lt;/keywords&gt;&lt;dates&gt;&lt;year&gt;2007&lt;/year&gt;&lt;/dates&gt;&lt;isbn&gt;0957-4174&lt;/isbn&gt;&lt;urls&gt;&lt;related-urls&gt;&lt;url&gt;http://www.sciencedirect.com/science/article/pii/S0957417406000595&lt;/url&gt;&lt;/related-urls&gt;&lt;/urls&gt;&lt;electronic-resource-num&gt;10.1016/j.eswa.2006.01.027&lt;/electronic-resource-num&gt;&lt;/record&gt;&lt;/Cite&gt;&lt;/EndNote&gt;</w:instrText>
            </w:r>
            <w:r w:rsidRPr="00665B8B">
              <w:rPr>
                <w:bCs/>
                <w:sz w:val="22"/>
              </w:rPr>
              <w:fldChar w:fldCharType="separate"/>
            </w:r>
            <w:r w:rsidR="00AF1B53" w:rsidRPr="00665B8B">
              <w:rPr>
                <w:bCs/>
                <w:noProof/>
                <w:sz w:val="22"/>
              </w:rPr>
              <w:t>[112]</w:t>
            </w:r>
            <w:r w:rsidRPr="00665B8B">
              <w:rPr>
                <w:bCs/>
                <w:sz w:val="22"/>
              </w:rPr>
              <w:fldChar w:fldCharType="end"/>
            </w:r>
          </w:p>
        </w:tc>
        <w:tc>
          <w:tcPr>
            <w:tcW w:w="3726" w:type="dxa"/>
            <w:shd w:val="clear" w:color="auto" w:fill="auto"/>
            <w:vAlign w:val="center"/>
          </w:tcPr>
          <w:p w:rsidR="00AF1B53" w:rsidRPr="00665B8B" w:rsidRDefault="00AF1B53" w:rsidP="00C23928">
            <w:pPr>
              <w:spacing w:line="276" w:lineRule="auto"/>
              <w:jc w:val="center"/>
              <w:rPr>
                <w:bCs/>
                <w:sz w:val="22"/>
              </w:rPr>
            </w:pPr>
            <w:r w:rsidRPr="00665B8B">
              <w:rPr>
                <w:bCs/>
                <w:sz w:val="22"/>
              </w:rPr>
              <w:t>Classification</w:t>
            </w:r>
          </w:p>
        </w:tc>
        <w:tc>
          <w:tcPr>
            <w:tcW w:w="1440" w:type="dxa"/>
            <w:shd w:val="clear" w:color="auto" w:fill="auto"/>
            <w:vAlign w:val="center"/>
          </w:tcPr>
          <w:p w:rsidR="00AF1B53" w:rsidRPr="00665B8B" w:rsidRDefault="00AF1B53" w:rsidP="00C23928">
            <w:pPr>
              <w:spacing w:line="276" w:lineRule="auto"/>
              <w:jc w:val="center"/>
              <w:rPr>
                <w:bCs/>
                <w:sz w:val="22"/>
              </w:rPr>
            </w:pPr>
            <w:r w:rsidRPr="00665B8B">
              <w:rPr>
                <w:bCs/>
                <w:sz w:val="22"/>
              </w:rPr>
              <w:t>k-nn Fuzzy</w:t>
            </w:r>
          </w:p>
        </w:tc>
      </w:tr>
      <w:tr w:rsidR="00AF1B53" w:rsidRPr="004B751B" w:rsidTr="00131E63">
        <w:tc>
          <w:tcPr>
            <w:tcW w:w="810" w:type="dxa"/>
            <w:shd w:val="clear" w:color="auto" w:fill="auto"/>
            <w:vAlign w:val="center"/>
          </w:tcPr>
          <w:p w:rsidR="00AF1B53" w:rsidRPr="00665B8B" w:rsidRDefault="00AF1B53" w:rsidP="00C23928">
            <w:pPr>
              <w:spacing w:line="276" w:lineRule="auto"/>
              <w:jc w:val="center"/>
              <w:rPr>
                <w:bCs/>
                <w:sz w:val="22"/>
              </w:rPr>
            </w:pPr>
            <w:r w:rsidRPr="00665B8B">
              <w:rPr>
                <w:bCs/>
                <w:sz w:val="22"/>
              </w:rPr>
              <w:t>2</w:t>
            </w:r>
          </w:p>
        </w:tc>
        <w:tc>
          <w:tcPr>
            <w:tcW w:w="1242" w:type="dxa"/>
            <w:shd w:val="clear" w:color="auto" w:fill="auto"/>
            <w:vAlign w:val="center"/>
          </w:tcPr>
          <w:p w:rsidR="00AF1B53" w:rsidRPr="00665B8B" w:rsidRDefault="003B45A0" w:rsidP="00C23928">
            <w:pPr>
              <w:spacing w:line="276" w:lineRule="auto"/>
              <w:jc w:val="center"/>
              <w:rPr>
                <w:bCs/>
                <w:sz w:val="22"/>
              </w:rPr>
            </w:pPr>
            <w:r w:rsidRPr="00665B8B">
              <w:rPr>
                <w:bCs/>
                <w:sz w:val="22"/>
              </w:rPr>
              <w:fldChar w:fldCharType="begin"/>
            </w:r>
            <w:r w:rsidR="00AF1B53" w:rsidRPr="00665B8B">
              <w:rPr>
                <w:bCs/>
                <w:sz w:val="22"/>
              </w:rPr>
              <w:instrText xml:space="preserve"> ADDIN EN.CITE &lt;EndNote&gt;&lt;Cite&gt;&lt;Author&gt;Polat&lt;/Author&gt;&lt;Year&gt;2007&lt;/Year&gt;&lt;RecNum&gt;165&lt;/RecNum&gt;&lt;DisplayText&gt;[114]&lt;/DisplayText&gt;&lt;record&gt;&lt;rec-number&gt;165&lt;/rec-number&gt;&lt;foreign-keys&gt;&lt;key app="EN" db-id="wsf5rfv9if52peexwr6x9v0i9ftd0f9xdse2"&gt;165&lt;/key&gt;&lt;/foreign-keys&gt;&lt;ref-type name="Journal Article"&gt;17&lt;/ref-type&gt;&lt;contributors&gt;&lt;authors&gt;&lt;author&gt;Polat, Kemal&lt;/author&gt;&lt;author&gt;Günes, Salih&lt;/author&gt;&lt;/authors&gt;&lt;/contributors&gt;&lt;titles&gt;&lt;title&gt;Breast cancer diagnosis using least square support vector machine&lt;/title&gt;&lt;secondary-title&gt;Digital Signal Processing&lt;/secondary-title&gt;&lt;/titles&gt;&lt;periodical&gt;&lt;full-title&gt;Digital Signal Processing&lt;/full-title&gt;&lt;/periodical&gt;&lt;pages&gt;694-701&lt;/pages&gt;&lt;volume&gt;17&lt;/volume&gt;&lt;number&gt;4&lt;/number&gt;&lt;keywords&gt;&lt;keyword&gt;Breast cancer diagnosis&lt;/keyword&gt;&lt;keyword&gt;Wisconsin breast cancer diagnosis data&lt;/keyword&gt;&lt;keyword&gt;Least square support vector machine&lt;/keyword&gt;&lt;keyword&gt;Confusion matrix&lt;/keyword&gt;&lt;keyword&gt;k-Fold cross validation&lt;/keyword&gt;&lt;keyword&gt;Medical diagnosis&lt;/keyword&gt;&lt;/keywords&gt;&lt;dates&gt;&lt;year&gt;2007&lt;/year&gt;&lt;/dates&gt;&lt;isbn&gt;1051-2004&lt;/isbn&gt;&lt;urls&gt;&lt;related-urls&gt;&lt;url&gt;http://www.sciencedirect.com/science/article/pii/S1051200406001461&lt;/url&gt;&lt;/related-urls&gt;&lt;/urls&gt;&lt;electronic-resource-num&gt;10.1016/j.dsp.2006.10.008&lt;/electronic-resource-num&gt;&lt;/record&gt;&lt;/Cite&gt;&lt;/EndNote&gt;</w:instrText>
            </w:r>
            <w:r w:rsidRPr="00665B8B">
              <w:rPr>
                <w:bCs/>
                <w:sz w:val="22"/>
              </w:rPr>
              <w:fldChar w:fldCharType="separate"/>
            </w:r>
            <w:r w:rsidR="00AF1B53" w:rsidRPr="00665B8B">
              <w:rPr>
                <w:bCs/>
                <w:noProof/>
                <w:sz w:val="22"/>
              </w:rPr>
              <w:t>[114]</w:t>
            </w:r>
            <w:r w:rsidRPr="00665B8B">
              <w:rPr>
                <w:bCs/>
                <w:sz w:val="22"/>
              </w:rPr>
              <w:fldChar w:fldCharType="end"/>
            </w:r>
          </w:p>
        </w:tc>
        <w:tc>
          <w:tcPr>
            <w:tcW w:w="3726" w:type="dxa"/>
            <w:shd w:val="clear" w:color="auto" w:fill="auto"/>
            <w:vAlign w:val="center"/>
          </w:tcPr>
          <w:p w:rsidR="00AF1B53" w:rsidRPr="00665B8B" w:rsidRDefault="00AF1B53" w:rsidP="00C23928">
            <w:pPr>
              <w:spacing w:line="276" w:lineRule="auto"/>
              <w:jc w:val="center"/>
              <w:rPr>
                <w:bCs/>
                <w:sz w:val="22"/>
              </w:rPr>
            </w:pPr>
            <w:r w:rsidRPr="00665B8B">
              <w:rPr>
                <w:bCs/>
                <w:sz w:val="22"/>
              </w:rPr>
              <w:t>Classification</w:t>
            </w:r>
          </w:p>
        </w:tc>
        <w:tc>
          <w:tcPr>
            <w:tcW w:w="1440" w:type="dxa"/>
            <w:shd w:val="clear" w:color="auto" w:fill="auto"/>
            <w:vAlign w:val="center"/>
          </w:tcPr>
          <w:p w:rsidR="00AF1B53" w:rsidRPr="00665B8B" w:rsidRDefault="00AF1B53" w:rsidP="00C23928">
            <w:pPr>
              <w:spacing w:line="276" w:lineRule="auto"/>
              <w:jc w:val="center"/>
              <w:rPr>
                <w:bCs/>
                <w:sz w:val="22"/>
              </w:rPr>
            </w:pPr>
            <w:r w:rsidRPr="00665B8B">
              <w:rPr>
                <w:bCs/>
                <w:sz w:val="22"/>
              </w:rPr>
              <w:t>LSSVM</w:t>
            </w:r>
          </w:p>
        </w:tc>
      </w:tr>
      <w:tr w:rsidR="00AF1B53" w:rsidRPr="004B751B" w:rsidTr="00131E63">
        <w:tc>
          <w:tcPr>
            <w:tcW w:w="810" w:type="dxa"/>
            <w:shd w:val="clear" w:color="auto" w:fill="auto"/>
            <w:vAlign w:val="center"/>
          </w:tcPr>
          <w:p w:rsidR="00AF1B53" w:rsidRPr="00665B8B" w:rsidRDefault="00AF1B53" w:rsidP="00C23928">
            <w:pPr>
              <w:spacing w:line="276" w:lineRule="auto"/>
              <w:jc w:val="center"/>
              <w:rPr>
                <w:bCs/>
                <w:sz w:val="22"/>
              </w:rPr>
            </w:pPr>
            <w:r w:rsidRPr="00665B8B">
              <w:rPr>
                <w:bCs/>
                <w:sz w:val="22"/>
              </w:rPr>
              <w:t>3</w:t>
            </w:r>
          </w:p>
        </w:tc>
        <w:tc>
          <w:tcPr>
            <w:tcW w:w="1242" w:type="dxa"/>
            <w:shd w:val="clear" w:color="auto" w:fill="auto"/>
            <w:vAlign w:val="center"/>
          </w:tcPr>
          <w:p w:rsidR="00AF1B53" w:rsidRPr="00665B8B" w:rsidRDefault="003B45A0" w:rsidP="00C23928">
            <w:pPr>
              <w:spacing w:line="276" w:lineRule="auto"/>
              <w:jc w:val="center"/>
              <w:rPr>
                <w:bCs/>
                <w:sz w:val="22"/>
              </w:rPr>
            </w:pPr>
            <w:r w:rsidRPr="00665B8B">
              <w:rPr>
                <w:bCs/>
                <w:sz w:val="22"/>
              </w:rPr>
              <w:fldChar w:fldCharType="begin"/>
            </w:r>
            <w:r w:rsidR="00AF1B53" w:rsidRPr="00665B8B">
              <w:rPr>
                <w:bCs/>
                <w:sz w:val="22"/>
              </w:rPr>
              <w:instrText xml:space="preserve"> ADDIN EN.CITE &lt;EndNote&gt;&lt;Cite&gt;&lt;Author&gt;Polat&lt;/Author&gt;&lt;Year&gt;2009&lt;/Year&gt;&lt;RecNum&gt;162&lt;/RecNum&gt;&lt;DisplayText&gt;[115]&lt;/DisplayText&gt;&lt;record&gt;&lt;rec-number&gt;162&lt;/rec-number&gt;&lt;foreign-keys&gt;&lt;key app="EN" db-id="wsf5rfv9if52peexwr6x9v0i9ftd0f9xdse2"&gt;162&lt;/key&gt;&lt;/foreign-keys&gt;&lt;ref-type name="Journal Article"&gt;17&lt;/ref-type&gt;&lt;contributors&gt;&lt;authors&gt;&lt;author&gt;Kemal Polat&lt;/author&gt;&lt;author&gt;Salih Günes&lt;/author&gt;&lt;/authors&gt;&lt;/contributors&gt;&lt;titles&gt;&lt;title&gt;A new feature selection method on classification of medical datasets: Kernel F-score feature selection&lt;/title&gt;&lt;secondary-title&gt;Expert Systems with Applications&lt;/secondary-title&gt;&lt;/titles&gt;&lt;periodical&gt;&lt;full-title&gt;Expert Systems with Applications&lt;/full-title&gt;&lt;/periodical&gt;&lt;pages&gt;10367-10373&lt;/pages&gt;&lt;volume&gt;36&lt;/volume&gt;&lt;number&gt;7&lt;/number&gt;&lt;keywords&gt;&lt;keyword&gt;Feature selection&lt;/keyword&gt;&lt;keyword&gt;Kernel F-score feature selection&lt;/keyword&gt;&lt;keyword&gt;Least Square Support Vector Machine (LS-SVM)&lt;/keyword&gt;&lt;keyword&gt;Levenberg-Marquardt Artificial Neural Network&lt;/keyword&gt;&lt;keyword&gt;Heart disease dataset&lt;/keyword&gt;&lt;keyword&gt;SPECT images dataset&lt;/keyword&gt;&lt;keyword&gt;Escherichia coli Promoter Gene Sequence dataset&lt;/keyword&gt;&lt;/keywords&gt;&lt;dates&gt;&lt;year&gt;2009&lt;/year&gt;&lt;/dates&gt;&lt;isbn&gt;0957-4174&lt;/isbn&gt;&lt;urls&gt;&lt;related-urls&gt;&lt;url&gt;http://www.sciencedirect.com/science/article/pii/S0957417409000840&lt;/url&gt;&lt;/related-urls&gt;&lt;/urls&gt;&lt;electronic-resource-num&gt;10.1016/j.eswa.2009.01.041&lt;/electronic-resource-num&gt;&lt;/record&gt;&lt;/Cite&gt;&lt;/EndNote&gt;</w:instrText>
            </w:r>
            <w:r w:rsidRPr="00665B8B">
              <w:rPr>
                <w:bCs/>
                <w:sz w:val="22"/>
              </w:rPr>
              <w:fldChar w:fldCharType="separate"/>
            </w:r>
            <w:r w:rsidR="00AF1B53" w:rsidRPr="00665B8B">
              <w:rPr>
                <w:bCs/>
                <w:noProof/>
                <w:sz w:val="22"/>
              </w:rPr>
              <w:t>[115]</w:t>
            </w:r>
            <w:r w:rsidRPr="00665B8B">
              <w:rPr>
                <w:bCs/>
                <w:sz w:val="22"/>
              </w:rPr>
              <w:fldChar w:fldCharType="end"/>
            </w:r>
          </w:p>
        </w:tc>
        <w:tc>
          <w:tcPr>
            <w:tcW w:w="3726" w:type="dxa"/>
            <w:shd w:val="clear" w:color="auto" w:fill="auto"/>
            <w:vAlign w:val="center"/>
          </w:tcPr>
          <w:p w:rsidR="00AF1B53" w:rsidRPr="00665B8B" w:rsidRDefault="00AF1B53" w:rsidP="00C23928">
            <w:pPr>
              <w:spacing w:line="276" w:lineRule="auto"/>
              <w:jc w:val="center"/>
              <w:rPr>
                <w:bCs/>
                <w:sz w:val="22"/>
              </w:rPr>
            </w:pPr>
            <w:r w:rsidRPr="00665B8B">
              <w:rPr>
                <w:bCs/>
                <w:sz w:val="22"/>
              </w:rPr>
              <w:t>Feature Selection and Classification</w:t>
            </w:r>
          </w:p>
        </w:tc>
        <w:tc>
          <w:tcPr>
            <w:tcW w:w="1440" w:type="dxa"/>
            <w:shd w:val="clear" w:color="auto" w:fill="auto"/>
            <w:vAlign w:val="center"/>
          </w:tcPr>
          <w:p w:rsidR="00AF1B53" w:rsidRPr="00665B8B" w:rsidRDefault="00AF1B53" w:rsidP="00C23928">
            <w:pPr>
              <w:spacing w:line="276" w:lineRule="auto"/>
              <w:jc w:val="center"/>
              <w:rPr>
                <w:bCs/>
                <w:sz w:val="22"/>
              </w:rPr>
            </w:pPr>
            <w:r w:rsidRPr="00665B8B">
              <w:rPr>
                <w:bCs/>
                <w:sz w:val="22"/>
              </w:rPr>
              <w:t>KFFS-LSSVM</w:t>
            </w:r>
          </w:p>
        </w:tc>
      </w:tr>
      <w:tr w:rsidR="00AF1B53" w:rsidRPr="004B751B" w:rsidTr="00131E63">
        <w:tc>
          <w:tcPr>
            <w:tcW w:w="810" w:type="dxa"/>
            <w:shd w:val="clear" w:color="auto" w:fill="auto"/>
            <w:vAlign w:val="center"/>
          </w:tcPr>
          <w:p w:rsidR="00AF1B53" w:rsidRPr="00665B8B" w:rsidRDefault="00AF1B53" w:rsidP="00C23928">
            <w:pPr>
              <w:spacing w:line="276" w:lineRule="auto"/>
              <w:jc w:val="center"/>
              <w:rPr>
                <w:bCs/>
                <w:sz w:val="22"/>
              </w:rPr>
            </w:pPr>
            <w:r w:rsidRPr="00665B8B">
              <w:rPr>
                <w:bCs/>
                <w:sz w:val="22"/>
              </w:rPr>
              <w:t>4</w:t>
            </w:r>
          </w:p>
        </w:tc>
        <w:tc>
          <w:tcPr>
            <w:tcW w:w="1242" w:type="dxa"/>
            <w:shd w:val="clear" w:color="auto" w:fill="auto"/>
            <w:vAlign w:val="center"/>
          </w:tcPr>
          <w:p w:rsidR="00AF1B53" w:rsidRPr="00665B8B" w:rsidRDefault="003B45A0" w:rsidP="00C23928">
            <w:pPr>
              <w:spacing w:line="276" w:lineRule="auto"/>
              <w:jc w:val="center"/>
              <w:rPr>
                <w:bCs/>
                <w:sz w:val="22"/>
              </w:rPr>
            </w:pPr>
            <w:r w:rsidRPr="00665B8B">
              <w:rPr>
                <w:bCs/>
                <w:sz w:val="22"/>
              </w:rPr>
              <w:fldChar w:fldCharType="begin"/>
            </w:r>
            <w:r w:rsidR="00AF1B53" w:rsidRPr="00665B8B">
              <w:rPr>
                <w:bCs/>
                <w:sz w:val="22"/>
              </w:rPr>
              <w:instrText xml:space="preserve"> ADDIN EN.CITE &lt;EndNote&gt;&lt;Cite&gt;&lt;Author&gt;Polat&lt;/Author&gt;&lt;Year&gt;2007&lt;/Year&gt;&lt;RecNum&gt;163&lt;/RecNum&gt;&lt;DisplayText&gt;[116]&lt;/DisplayText&gt;&lt;record&gt;&lt;rec-number&gt;163&lt;/rec-number&gt;&lt;foreign-keys&gt;&lt;key app="EN" db-id="wsf5rfv9if52peexwr6x9v0i9ftd0f9xdse2"&gt;163&lt;/key&gt;&lt;/foreign-keys&gt;&lt;ref-type name="Book Section"&gt;5&lt;/ref-type&gt;&lt;contributors&gt;&lt;authors&gt;&lt;author&gt;Polat, Kemal&lt;/author&gt;&lt;author&gt;Şekerci, Ramazan&lt;/author&gt;&lt;author&gt;Güneş, Salih&lt;/author&gt;&lt;/authors&gt;&lt;secondary-authors&gt;&lt;author&gt;Wagner, Roland&lt;/author&gt;&lt;author&gt;Revell, Norman&lt;/author&gt;&lt;author&gt;Pernul, Günther&lt;/author&gt;&lt;/secondary-authors&gt;&lt;/contributors&gt;&lt;titles&gt;&lt;title&gt;Artificial immune recognition system based classifier ensemble on the different feature subsets for detecting the cardiac disorders from SPECT Images&lt;/title&gt;&lt;secondary-title&gt;Database and Expert Systems Applications&lt;/secondary-title&gt;&lt;tertiary-title&gt;Lecture Notes in Computer Science&lt;/tertiary-title&gt;&lt;/titles&gt;&lt;pages&gt;45-53&lt;/pages&gt;&lt;volume&gt;4653&lt;/volume&gt;&lt;dates&gt;&lt;year&gt;2007&lt;/year&gt;&lt;/dates&gt;&lt;publisher&gt;Springer Berlin / Heidelberg&lt;/publisher&gt;&lt;urls&gt;&lt;related-urls&gt;&lt;url&gt;http://dx.doi.org/10.1007/978-3-540-74469-6_5&lt;/url&gt;&lt;/related-urls&gt;&lt;/urls&gt;&lt;electronic-resource-num&gt;10.1007/978-3-540-74469-6_5&lt;/electronic-resource-num&gt;&lt;/record&gt;&lt;/Cite&gt;&lt;/EndNote&gt;</w:instrText>
            </w:r>
            <w:r w:rsidRPr="00665B8B">
              <w:rPr>
                <w:bCs/>
                <w:sz w:val="22"/>
              </w:rPr>
              <w:fldChar w:fldCharType="separate"/>
            </w:r>
            <w:r w:rsidR="00AF1B53" w:rsidRPr="00665B8B">
              <w:rPr>
                <w:bCs/>
                <w:noProof/>
                <w:sz w:val="22"/>
              </w:rPr>
              <w:t>[116]</w:t>
            </w:r>
            <w:r w:rsidRPr="00665B8B">
              <w:rPr>
                <w:bCs/>
                <w:sz w:val="22"/>
              </w:rPr>
              <w:fldChar w:fldCharType="end"/>
            </w:r>
          </w:p>
        </w:tc>
        <w:tc>
          <w:tcPr>
            <w:tcW w:w="3726" w:type="dxa"/>
            <w:shd w:val="clear" w:color="auto" w:fill="auto"/>
            <w:vAlign w:val="center"/>
          </w:tcPr>
          <w:p w:rsidR="00AF1B53" w:rsidRPr="00665B8B" w:rsidRDefault="00AF1B53" w:rsidP="00C23928">
            <w:pPr>
              <w:spacing w:line="276" w:lineRule="auto"/>
              <w:jc w:val="center"/>
              <w:rPr>
                <w:bCs/>
                <w:sz w:val="22"/>
              </w:rPr>
            </w:pPr>
            <w:r w:rsidRPr="00665B8B">
              <w:rPr>
                <w:bCs/>
                <w:sz w:val="22"/>
              </w:rPr>
              <w:t>Classifier Ensemble</w:t>
            </w:r>
          </w:p>
        </w:tc>
        <w:tc>
          <w:tcPr>
            <w:tcW w:w="1440" w:type="dxa"/>
            <w:shd w:val="clear" w:color="auto" w:fill="auto"/>
            <w:vAlign w:val="center"/>
          </w:tcPr>
          <w:p w:rsidR="00AF1B53" w:rsidRPr="00665B8B" w:rsidRDefault="00AF1B53" w:rsidP="00C23928">
            <w:pPr>
              <w:spacing w:line="276" w:lineRule="auto"/>
              <w:jc w:val="center"/>
              <w:rPr>
                <w:bCs/>
                <w:sz w:val="22"/>
              </w:rPr>
            </w:pPr>
            <w:r w:rsidRPr="00665B8B">
              <w:rPr>
                <w:bCs/>
                <w:sz w:val="22"/>
              </w:rPr>
              <w:t>AIRS-ICA</w:t>
            </w:r>
          </w:p>
        </w:tc>
      </w:tr>
    </w:tbl>
    <w:p w:rsidR="00AF1B53" w:rsidRDefault="00AF1B53" w:rsidP="00AF1B53">
      <w:pPr>
        <w:pStyle w:val="Heading1"/>
        <w:spacing w:before="120" w:after="120" w:line="360" w:lineRule="auto"/>
        <w:ind w:left="360"/>
        <w:rPr>
          <w:rFonts w:ascii="Times New Roman" w:hAnsi="Times New Roman"/>
          <w:color w:val="000000"/>
          <w:sz w:val="40"/>
          <w:szCs w:val="36"/>
        </w:rPr>
      </w:pPr>
    </w:p>
    <w:p w:rsidR="00AF1B53" w:rsidRDefault="00AF1B53" w:rsidP="00AF1B53">
      <w:pPr>
        <w:pStyle w:val="ListParagraph"/>
        <w:tabs>
          <w:tab w:val="left" w:pos="720"/>
        </w:tabs>
        <w:spacing w:before="120" w:line="360" w:lineRule="auto"/>
        <w:ind w:left="0"/>
        <w:contextualSpacing w:val="0"/>
        <w:rPr>
          <w:b/>
          <w:sz w:val="28"/>
          <w:szCs w:val="28"/>
        </w:rPr>
      </w:pPr>
    </w:p>
    <w:p w:rsidR="00A865CF" w:rsidRPr="00A865CF" w:rsidRDefault="00A865CF" w:rsidP="001E7BE9">
      <w:pPr>
        <w:tabs>
          <w:tab w:val="left" w:pos="1770"/>
        </w:tabs>
        <w:spacing w:after="200" w:line="360" w:lineRule="auto"/>
        <w:jc w:val="both"/>
        <w:rPr>
          <w:rFonts w:eastAsia="Calibri"/>
        </w:rPr>
      </w:pPr>
    </w:p>
    <w:p w:rsidR="000D3E30" w:rsidRPr="00A865CF" w:rsidRDefault="000D3E30" w:rsidP="000D3E30">
      <w:pPr>
        <w:tabs>
          <w:tab w:val="left" w:pos="1770"/>
        </w:tabs>
        <w:jc w:val="center"/>
        <w:rPr>
          <w:rFonts w:eastAsia="Calibri"/>
          <w:sz w:val="20"/>
          <w:szCs w:val="20"/>
        </w:rPr>
      </w:pPr>
      <w:r>
        <w:rPr>
          <w:noProof/>
        </w:rPr>
        <w:lastRenderedPageBreak/>
        <w:drawing>
          <wp:inline distT="0" distB="0" distL="0" distR="0">
            <wp:extent cx="4876149" cy="3657600"/>
            <wp:effectExtent l="19050" t="19050" r="19701" b="19050"/>
            <wp:docPr id="20" name="Picture 7" descr="gafsc.bmp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 descr="gafsc.bmp"/>
                    <pic:cNvPicPr>
                      <a:picLocks noChangeAspect="1" noChangeArrowheads="1"/>
                    </pic:cNvPicPr>
                  </pic:nvPicPr>
                  <pic:blipFill>
                    <a:blip r:embed="rId9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76149" cy="3657600"/>
                    </a:xfrm>
                    <a:prstGeom prst="rect">
                      <a:avLst/>
                    </a:prstGeom>
                    <a:noFill/>
                    <a:ln w="3175">
                      <a:solidFill>
                        <a:schemeClr val="tx1"/>
                      </a:solidFill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103E13" w:rsidRPr="00665B8B" w:rsidRDefault="00103E13" w:rsidP="00FB2303">
      <w:pPr>
        <w:tabs>
          <w:tab w:val="left" w:pos="1770"/>
        </w:tabs>
        <w:spacing w:before="120"/>
        <w:jc w:val="center"/>
        <w:rPr>
          <w:rFonts w:eastAsia="Calibri"/>
          <w:sz w:val="20"/>
          <w:szCs w:val="20"/>
        </w:rPr>
      </w:pPr>
      <w:r w:rsidRPr="00665B8B">
        <w:rPr>
          <w:rFonts w:eastAsia="Calibri"/>
          <w:sz w:val="20"/>
          <w:szCs w:val="20"/>
        </w:rPr>
        <w:t xml:space="preserve">Figure </w:t>
      </w:r>
      <w:r w:rsidR="00131E63" w:rsidRPr="00665B8B">
        <w:rPr>
          <w:rFonts w:eastAsia="Calibri"/>
          <w:sz w:val="20"/>
          <w:szCs w:val="20"/>
        </w:rPr>
        <w:t>3</w:t>
      </w:r>
      <w:r w:rsidRPr="00665B8B">
        <w:rPr>
          <w:rFonts w:eastAsia="Calibri"/>
          <w:sz w:val="20"/>
          <w:szCs w:val="20"/>
        </w:rPr>
        <w:t>.</w:t>
      </w:r>
      <w:r w:rsidR="00131E63" w:rsidRPr="00665B8B">
        <w:rPr>
          <w:rFonts w:eastAsia="Calibri"/>
          <w:sz w:val="20"/>
          <w:szCs w:val="20"/>
        </w:rPr>
        <w:t>2</w:t>
      </w:r>
      <w:r w:rsidRPr="00665B8B">
        <w:rPr>
          <w:rFonts w:eastAsia="Calibri"/>
          <w:sz w:val="20"/>
          <w:szCs w:val="20"/>
        </w:rPr>
        <w:t xml:space="preserve"> Clusters embedded in the along 3 different planes (Input to FSC)</w:t>
      </w:r>
    </w:p>
    <w:p w:rsidR="00131E63" w:rsidRDefault="00131E63">
      <w:pPr>
        <w:rPr>
          <w:b/>
          <w:bCs/>
          <w:sz w:val="44"/>
          <w:szCs w:val="44"/>
        </w:rPr>
      </w:pPr>
      <w:r>
        <w:rPr>
          <w:b/>
          <w:bCs/>
          <w:sz w:val="44"/>
          <w:szCs w:val="44"/>
        </w:rPr>
        <w:br w:type="page"/>
      </w:r>
    </w:p>
    <w:p w:rsidR="006C7EE2" w:rsidRPr="00DC4E89" w:rsidRDefault="009D0346" w:rsidP="00665B8B">
      <w:pPr>
        <w:spacing w:before="120" w:line="360" w:lineRule="auto"/>
        <w:jc w:val="center"/>
        <w:rPr>
          <w:bCs/>
          <w:sz w:val="40"/>
          <w:szCs w:val="44"/>
        </w:rPr>
      </w:pPr>
      <w:r w:rsidRPr="00DC4E89">
        <w:rPr>
          <w:bCs/>
          <w:sz w:val="40"/>
          <w:szCs w:val="44"/>
        </w:rPr>
        <w:lastRenderedPageBreak/>
        <w:t>References</w:t>
      </w:r>
    </w:p>
    <w:p w:rsidR="00DC4E89" w:rsidRPr="00DC4E89" w:rsidRDefault="00DC4E89" w:rsidP="00DC4E89">
      <w:pPr>
        <w:pStyle w:val="ListParagraph"/>
        <w:numPr>
          <w:ilvl w:val="0"/>
          <w:numId w:val="47"/>
        </w:numPr>
        <w:spacing w:after="0" w:line="360" w:lineRule="auto"/>
        <w:jc w:val="left"/>
        <w:rPr>
          <w:noProof/>
          <w:sz w:val="22"/>
        </w:rPr>
      </w:pPr>
      <w:r w:rsidRPr="00DC4E89">
        <w:rPr>
          <w:rFonts w:cs="Arial"/>
          <w:sz w:val="22"/>
          <w:szCs w:val="18"/>
        </w:rPr>
        <w:t>T. Bodsky, R. Cohen, E. Cohen-Solal, S. Gutta, D. Lyons, V. Philomin and M. Trajkovic,  “Visual surveillance in retail stores and in the home, ”</w:t>
      </w:r>
      <w:r w:rsidRPr="00DC4E89">
        <w:rPr>
          <w:rFonts w:cs="Arial"/>
          <w:i/>
          <w:iCs/>
          <w:sz w:val="22"/>
          <w:szCs w:val="18"/>
        </w:rPr>
        <w:t>in Advanced Video-based surveillance Systems</w:t>
      </w:r>
      <w:r w:rsidRPr="00DC4E89">
        <w:rPr>
          <w:rFonts w:cs="Arial"/>
          <w:sz w:val="22"/>
          <w:szCs w:val="18"/>
        </w:rPr>
        <w:t>, Kluwer Academic Publishers, Boston,  Chapter 4, April 2001, pp. 50–61.</w:t>
      </w:r>
    </w:p>
    <w:p w:rsidR="00DC4E89" w:rsidRPr="00DC4E89" w:rsidRDefault="00DC4E89" w:rsidP="00DC4E89">
      <w:pPr>
        <w:pStyle w:val="ListParagraph"/>
        <w:numPr>
          <w:ilvl w:val="0"/>
          <w:numId w:val="47"/>
        </w:numPr>
        <w:spacing w:after="0" w:line="360" w:lineRule="auto"/>
        <w:jc w:val="left"/>
        <w:rPr>
          <w:noProof/>
          <w:sz w:val="22"/>
        </w:rPr>
      </w:pPr>
      <w:r w:rsidRPr="00DC4E89">
        <w:rPr>
          <w:sz w:val="22"/>
          <w:szCs w:val="18"/>
          <w:lang w:val="en-AU"/>
        </w:rPr>
        <w:t xml:space="preserve">W. Niu, L. Jiao, D. Han and Y. Wang,  “Real-time multi-person tracking in video surveillance, ” </w:t>
      </w:r>
      <w:r w:rsidRPr="00DC4E89">
        <w:rPr>
          <w:i/>
          <w:sz w:val="22"/>
          <w:szCs w:val="18"/>
          <w:lang w:val="en-AU"/>
        </w:rPr>
        <w:t>Proc. of Pacific Rim Conf. on Multimedia</w:t>
      </w:r>
      <w:r w:rsidRPr="00DC4E89">
        <w:rPr>
          <w:sz w:val="22"/>
          <w:szCs w:val="18"/>
          <w:lang w:val="en-AU"/>
        </w:rPr>
        <w:t>, Singapore, December 15-18, 2003, vol. 2, pp. 1144-1148</w:t>
      </w:r>
    </w:p>
    <w:p w:rsidR="00DC4E89" w:rsidRPr="00DC4E89" w:rsidRDefault="00DC4E89" w:rsidP="00DC4E89">
      <w:pPr>
        <w:pStyle w:val="ListParagraph"/>
        <w:numPr>
          <w:ilvl w:val="0"/>
          <w:numId w:val="47"/>
        </w:numPr>
        <w:spacing w:after="0" w:line="360" w:lineRule="auto"/>
        <w:jc w:val="left"/>
        <w:rPr>
          <w:noProof/>
          <w:sz w:val="22"/>
        </w:rPr>
      </w:pPr>
      <w:r w:rsidRPr="00DC4E89">
        <w:rPr>
          <w:sz w:val="22"/>
          <w:szCs w:val="18"/>
          <w:lang w:val="en-AU"/>
        </w:rPr>
        <w:t xml:space="preserve">N. K. Kanhere and S. T. Birchfied, “Real-time incremental segmentation and tracking of vehicles at low camera angles using stable features,” </w:t>
      </w:r>
      <w:r w:rsidRPr="00DC4E89">
        <w:rPr>
          <w:i/>
          <w:sz w:val="22"/>
          <w:szCs w:val="18"/>
          <w:lang w:val="en-AU"/>
        </w:rPr>
        <w:t>IEEE Trans. Intell. Transp. Syst</w:t>
      </w:r>
      <w:r w:rsidRPr="00DC4E89">
        <w:rPr>
          <w:sz w:val="22"/>
          <w:szCs w:val="18"/>
          <w:lang w:val="en-AU"/>
        </w:rPr>
        <w:t>., vol. 9, no. 1, pp.148-160,  March 2008</w:t>
      </w:r>
    </w:p>
    <w:p w:rsidR="00DC4E89" w:rsidRPr="00DC4E89" w:rsidRDefault="00DC4E89" w:rsidP="00DC4E89">
      <w:pPr>
        <w:pStyle w:val="ListParagraph"/>
        <w:numPr>
          <w:ilvl w:val="0"/>
          <w:numId w:val="47"/>
        </w:numPr>
        <w:spacing w:after="0" w:line="360" w:lineRule="auto"/>
        <w:jc w:val="left"/>
        <w:rPr>
          <w:noProof/>
          <w:sz w:val="22"/>
        </w:rPr>
      </w:pPr>
      <w:r w:rsidRPr="00DC4E89">
        <w:rPr>
          <w:sz w:val="22"/>
          <w:szCs w:val="18"/>
          <w:lang w:val="en-AU"/>
        </w:rPr>
        <w:t>Open Source Computer Vision (OpanCV) [Online]. Available: http://opencv.willowgarage.com/wiki/</w:t>
      </w:r>
    </w:p>
    <w:p w:rsidR="00DC4E89" w:rsidRPr="00DC4E89" w:rsidRDefault="00DC4E89" w:rsidP="00DC4E89">
      <w:pPr>
        <w:pStyle w:val="ListParagraph"/>
        <w:numPr>
          <w:ilvl w:val="0"/>
          <w:numId w:val="47"/>
        </w:numPr>
        <w:spacing w:after="0" w:line="360" w:lineRule="auto"/>
        <w:jc w:val="left"/>
        <w:rPr>
          <w:sz w:val="22"/>
          <w:szCs w:val="18"/>
          <w:lang w:val="en-AU"/>
        </w:rPr>
      </w:pPr>
      <w:r w:rsidRPr="00DC4E89">
        <w:rPr>
          <w:sz w:val="22"/>
          <w:szCs w:val="18"/>
          <w:lang w:val="en-AU"/>
        </w:rPr>
        <w:t>T. H. Cormen, C. E. Leiserson, R. L. Rivest and C. Stein, “</w:t>
      </w:r>
      <w:r w:rsidRPr="00DC4E89">
        <w:rPr>
          <w:i/>
          <w:sz w:val="22"/>
          <w:szCs w:val="18"/>
          <w:lang w:val="en-AU"/>
        </w:rPr>
        <w:t>Computational Geometry</w:t>
      </w:r>
      <w:r w:rsidRPr="00DC4E89">
        <w:rPr>
          <w:sz w:val="22"/>
          <w:szCs w:val="18"/>
          <w:lang w:val="en-AU"/>
        </w:rPr>
        <w:t>”, in Introduction to Algorithms, 2nd ed., The MIT Press, McGraw-Hill Book Company, 2001</w:t>
      </w:r>
    </w:p>
    <w:p w:rsidR="00B34ED9" w:rsidRPr="00DC4E89" w:rsidRDefault="00DC4E89" w:rsidP="00DC4E89">
      <w:pPr>
        <w:pStyle w:val="ListParagraph"/>
        <w:numPr>
          <w:ilvl w:val="0"/>
          <w:numId w:val="47"/>
        </w:numPr>
        <w:spacing w:line="360" w:lineRule="auto"/>
        <w:jc w:val="left"/>
        <w:rPr>
          <w:sz w:val="22"/>
          <w:szCs w:val="22"/>
          <w:lang w:val="en-AU"/>
        </w:rPr>
      </w:pPr>
      <w:r w:rsidRPr="00DC4E89">
        <w:rPr>
          <w:sz w:val="22"/>
          <w:szCs w:val="22"/>
          <w:lang w:val="en-AU"/>
        </w:rPr>
        <w:t xml:space="preserve">K. Onoguchi, “Moving object detection using a cross correlation between a short accumulated histogram and a long accumulated histogram”, </w:t>
      </w:r>
      <w:r w:rsidRPr="00DC4E89">
        <w:rPr>
          <w:i/>
          <w:sz w:val="22"/>
          <w:szCs w:val="22"/>
          <w:lang w:val="en-AU"/>
        </w:rPr>
        <w:t>Proc.   18</w:t>
      </w:r>
      <w:r w:rsidRPr="00DC4E89">
        <w:rPr>
          <w:i/>
          <w:sz w:val="22"/>
          <w:szCs w:val="22"/>
          <w:vertAlign w:val="superscript"/>
          <w:lang w:val="en-AU"/>
        </w:rPr>
        <w:t>th</w:t>
      </w:r>
      <w:r w:rsidRPr="00DC4E89">
        <w:rPr>
          <w:i/>
          <w:sz w:val="22"/>
          <w:szCs w:val="22"/>
          <w:lang w:val="en-AU"/>
        </w:rPr>
        <w:t xml:space="preserve"> Int. Conf. on Pattern Recognition</w:t>
      </w:r>
      <w:r w:rsidRPr="00DC4E89">
        <w:rPr>
          <w:sz w:val="22"/>
          <w:szCs w:val="22"/>
          <w:lang w:val="en-AU"/>
        </w:rPr>
        <w:t>, Hong Kong, August 20 - 24, 2006, vol. 4, pp. 896 – 899</w:t>
      </w:r>
      <w:r w:rsidR="003B45A0" w:rsidRPr="003B45A0">
        <w:rPr>
          <w:sz w:val="22"/>
          <w:szCs w:val="22"/>
          <w:lang w:val="en-AU"/>
        </w:rPr>
        <w:fldChar w:fldCharType="begin"/>
      </w:r>
      <w:r w:rsidR="00CA3C9B" w:rsidRPr="00DC4E89">
        <w:rPr>
          <w:sz w:val="22"/>
          <w:szCs w:val="22"/>
          <w:lang w:val="en-AU"/>
        </w:rPr>
        <w:instrText xml:space="preserve"> ADDIN EN.REFLIST </w:instrText>
      </w:r>
      <w:r w:rsidR="003B45A0" w:rsidRPr="003B45A0">
        <w:rPr>
          <w:sz w:val="22"/>
          <w:szCs w:val="22"/>
          <w:lang w:val="en-AU"/>
        </w:rPr>
        <w:fldChar w:fldCharType="separate"/>
      </w:r>
    </w:p>
    <w:p w:rsidR="00D80A8A" w:rsidRPr="00DC4E89" w:rsidRDefault="00D80A8A" w:rsidP="00DC4E89">
      <w:pPr>
        <w:spacing w:line="360" w:lineRule="auto"/>
        <w:rPr>
          <w:sz w:val="22"/>
          <w:szCs w:val="22"/>
          <w:lang w:val="en-AU"/>
        </w:rPr>
      </w:pPr>
    </w:p>
    <w:p w:rsidR="00D80A8A" w:rsidRPr="00DC4E89" w:rsidRDefault="00D80A8A" w:rsidP="00DC4E89">
      <w:pPr>
        <w:spacing w:line="360" w:lineRule="auto"/>
        <w:rPr>
          <w:sz w:val="22"/>
          <w:szCs w:val="22"/>
          <w:lang w:val="en-AU"/>
        </w:rPr>
      </w:pPr>
    </w:p>
    <w:p w:rsidR="00D80A8A" w:rsidRPr="00DC4E89" w:rsidRDefault="00D80A8A" w:rsidP="00DC4E89">
      <w:pPr>
        <w:spacing w:line="360" w:lineRule="auto"/>
        <w:rPr>
          <w:sz w:val="22"/>
          <w:szCs w:val="22"/>
          <w:lang w:val="en-AU"/>
        </w:rPr>
      </w:pPr>
    </w:p>
    <w:p w:rsidR="00D80A8A" w:rsidRPr="00DC4E89" w:rsidRDefault="00D80A8A" w:rsidP="00DC4E89">
      <w:pPr>
        <w:spacing w:line="360" w:lineRule="auto"/>
        <w:rPr>
          <w:sz w:val="22"/>
          <w:szCs w:val="22"/>
          <w:lang w:val="en-AU"/>
        </w:rPr>
      </w:pPr>
    </w:p>
    <w:p w:rsidR="00D80A8A" w:rsidRPr="00DC4E89" w:rsidRDefault="00D80A8A" w:rsidP="00DC4E89">
      <w:pPr>
        <w:spacing w:line="360" w:lineRule="auto"/>
        <w:rPr>
          <w:sz w:val="22"/>
          <w:szCs w:val="22"/>
          <w:lang w:val="en-AU"/>
        </w:rPr>
      </w:pPr>
    </w:p>
    <w:p w:rsidR="00D80A8A" w:rsidRPr="00DC4E89" w:rsidRDefault="00D80A8A" w:rsidP="00DC4E89">
      <w:pPr>
        <w:spacing w:line="360" w:lineRule="auto"/>
        <w:rPr>
          <w:sz w:val="22"/>
          <w:szCs w:val="22"/>
          <w:lang w:val="en-AU"/>
        </w:rPr>
      </w:pPr>
    </w:p>
    <w:p w:rsidR="00D80A8A" w:rsidRPr="00DC4E89" w:rsidRDefault="00D80A8A" w:rsidP="00DC4E89">
      <w:pPr>
        <w:spacing w:line="360" w:lineRule="auto"/>
        <w:rPr>
          <w:sz w:val="22"/>
          <w:szCs w:val="22"/>
          <w:lang w:val="en-AU"/>
        </w:rPr>
      </w:pPr>
    </w:p>
    <w:p w:rsidR="00D80A8A" w:rsidRPr="00DC4E89" w:rsidRDefault="00D80A8A" w:rsidP="00DC4E89">
      <w:pPr>
        <w:spacing w:line="360" w:lineRule="auto"/>
        <w:rPr>
          <w:sz w:val="22"/>
          <w:szCs w:val="22"/>
          <w:lang w:val="en-AU"/>
        </w:rPr>
      </w:pPr>
    </w:p>
    <w:p w:rsidR="00D80A8A" w:rsidRPr="00DC4E89" w:rsidRDefault="00D80A8A" w:rsidP="00DC4E89">
      <w:pPr>
        <w:spacing w:line="360" w:lineRule="auto"/>
        <w:rPr>
          <w:sz w:val="22"/>
          <w:szCs w:val="22"/>
          <w:lang w:val="en-AU"/>
        </w:rPr>
      </w:pPr>
    </w:p>
    <w:p w:rsidR="00D80A8A" w:rsidRPr="00DC4E89" w:rsidRDefault="00D80A8A" w:rsidP="00DC4E89">
      <w:pPr>
        <w:spacing w:line="360" w:lineRule="auto"/>
        <w:rPr>
          <w:sz w:val="22"/>
          <w:szCs w:val="22"/>
          <w:lang w:val="en-AU"/>
        </w:rPr>
      </w:pPr>
    </w:p>
    <w:p w:rsidR="00D80A8A" w:rsidRPr="00DC4E89" w:rsidRDefault="00D80A8A" w:rsidP="00DC4E89">
      <w:pPr>
        <w:spacing w:line="360" w:lineRule="auto"/>
        <w:rPr>
          <w:sz w:val="22"/>
          <w:szCs w:val="22"/>
          <w:lang w:val="en-AU"/>
        </w:rPr>
      </w:pPr>
    </w:p>
    <w:p w:rsidR="00D80A8A" w:rsidRPr="00DC4E89" w:rsidRDefault="00D80A8A" w:rsidP="00DC4E89">
      <w:pPr>
        <w:spacing w:line="360" w:lineRule="auto"/>
        <w:rPr>
          <w:sz w:val="22"/>
          <w:szCs w:val="22"/>
          <w:lang w:val="en-AU"/>
        </w:rPr>
      </w:pPr>
    </w:p>
    <w:p w:rsidR="00D80A8A" w:rsidRPr="00DC4E89" w:rsidRDefault="00D80A8A" w:rsidP="00DC4E89">
      <w:pPr>
        <w:spacing w:line="360" w:lineRule="auto"/>
        <w:rPr>
          <w:sz w:val="22"/>
          <w:szCs w:val="22"/>
          <w:lang w:val="en-AU"/>
        </w:rPr>
      </w:pPr>
    </w:p>
    <w:p w:rsidR="00D80A8A" w:rsidRPr="00DC4E89" w:rsidRDefault="00D80A8A" w:rsidP="00DC4E89">
      <w:pPr>
        <w:spacing w:line="360" w:lineRule="auto"/>
        <w:rPr>
          <w:sz w:val="22"/>
          <w:szCs w:val="22"/>
          <w:lang w:val="en-AU"/>
        </w:rPr>
      </w:pPr>
    </w:p>
    <w:p w:rsidR="00D80A8A" w:rsidRPr="00DC4E89" w:rsidRDefault="00D80A8A" w:rsidP="00DC4E89">
      <w:pPr>
        <w:spacing w:line="360" w:lineRule="auto"/>
        <w:rPr>
          <w:sz w:val="22"/>
          <w:szCs w:val="22"/>
          <w:lang w:val="en-AU"/>
        </w:rPr>
      </w:pPr>
    </w:p>
    <w:p w:rsidR="00D80A8A" w:rsidRPr="00DC4E89" w:rsidRDefault="00D80A8A" w:rsidP="00DC4E89">
      <w:pPr>
        <w:spacing w:line="360" w:lineRule="auto"/>
        <w:rPr>
          <w:sz w:val="22"/>
          <w:szCs w:val="22"/>
          <w:lang w:val="en-AU"/>
        </w:rPr>
      </w:pPr>
    </w:p>
    <w:p w:rsidR="00D80A8A" w:rsidRPr="00DC4E89" w:rsidRDefault="00D80A8A" w:rsidP="00DC4E89">
      <w:pPr>
        <w:spacing w:line="360" w:lineRule="auto"/>
        <w:rPr>
          <w:sz w:val="22"/>
          <w:szCs w:val="22"/>
          <w:lang w:val="en-AU"/>
        </w:rPr>
      </w:pPr>
    </w:p>
    <w:p w:rsidR="00D80A8A" w:rsidRPr="00DC4E89" w:rsidRDefault="00D80A8A" w:rsidP="00DC4E89">
      <w:pPr>
        <w:spacing w:line="360" w:lineRule="auto"/>
        <w:rPr>
          <w:sz w:val="22"/>
          <w:szCs w:val="22"/>
          <w:lang w:val="en-AU"/>
        </w:rPr>
      </w:pPr>
    </w:p>
    <w:p w:rsidR="00D80A8A" w:rsidRPr="00DC4E89" w:rsidRDefault="00D80A8A" w:rsidP="00DC4E89">
      <w:pPr>
        <w:spacing w:line="360" w:lineRule="auto"/>
        <w:rPr>
          <w:sz w:val="22"/>
          <w:szCs w:val="22"/>
          <w:lang w:val="en-AU"/>
        </w:rPr>
      </w:pPr>
    </w:p>
    <w:p w:rsidR="00DC4E89" w:rsidRPr="00DC4E89" w:rsidRDefault="003B45A0" w:rsidP="00665B8B">
      <w:pPr>
        <w:spacing w:line="360" w:lineRule="auto"/>
        <w:jc w:val="center"/>
        <w:rPr>
          <w:sz w:val="40"/>
          <w:szCs w:val="22"/>
          <w:lang w:val="en-AU"/>
        </w:rPr>
      </w:pPr>
      <w:r w:rsidRPr="00DC4E89">
        <w:rPr>
          <w:sz w:val="22"/>
          <w:szCs w:val="22"/>
          <w:lang w:val="en-AU"/>
        </w:rPr>
        <w:fldChar w:fldCharType="end"/>
      </w:r>
      <w:r w:rsidR="00DC4E89" w:rsidRPr="00DC4E89">
        <w:rPr>
          <w:sz w:val="40"/>
          <w:szCs w:val="22"/>
          <w:lang w:val="en-AU"/>
        </w:rPr>
        <w:t>Publication</w:t>
      </w:r>
      <w:r w:rsidR="00665B8B">
        <w:rPr>
          <w:sz w:val="40"/>
          <w:szCs w:val="22"/>
          <w:lang w:val="en-AU"/>
        </w:rPr>
        <w:t>s</w:t>
      </w:r>
      <w:r w:rsidR="00DC4E89" w:rsidRPr="00DC4E89">
        <w:rPr>
          <w:sz w:val="40"/>
          <w:szCs w:val="22"/>
          <w:lang w:val="en-AU"/>
        </w:rPr>
        <w:t xml:space="preserve"> out of work</w:t>
      </w:r>
    </w:p>
    <w:p w:rsidR="003B5AA7" w:rsidRPr="00DC4E89" w:rsidRDefault="00665B8B" w:rsidP="00DC4E89">
      <w:pPr>
        <w:spacing w:line="360" w:lineRule="auto"/>
        <w:rPr>
          <w:b/>
          <w:sz w:val="28"/>
          <w:szCs w:val="28"/>
        </w:rPr>
      </w:pPr>
      <w:r>
        <w:rPr>
          <w:b/>
          <w:sz w:val="28"/>
          <w:szCs w:val="28"/>
        </w:rPr>
        <w:t xml:space="preserve">International </w:t>
      </w:r>
      <w:r w:rsidRPr="00DC4E89">
        <w:rPr>
          <w:b/>
          <w:sz w:val="28"/>
          <w:szCs w:val="28"/>
        </w:rPr>
        <w:t>Journals</w:t>
      </w:r>
      <w:r w:rsidR="003B5AA7" w:rsidRPr="00DC4E89">
        <w:rPr>
          <w:b/>
          <w:sz w:val="28"/>
          <w:szCs w:val="28"/>
        </w:rPr>
        <w:t>:</w:t>
      </w:r>
    </w:p>
    <w:p w:rsidR="003B5AA7" w:rsidRPr="003B5AA7" w:rsidRDefault="003B5AA7" w:rsidP="003B5AA7">
      <w:pPr>
        <w:ind w:left="720"/>
        <w:contextualSpacing/>
        <w:jc w:val="both"/>
        <w:rPr>
          <w:rFonts w:eastAsia="Calibri"/>
          <w:b/>
          <w:bCs/>
        </w:rPr>
      </w:pPr>
    </w:p>
    <w:p w:rsidR="003B5AA7" w:rsidRPr="003B5AA7" w:rsidRDefault="003B5AA7" w:rsidP="003B5AA7">
      <w:pPr>
        <w:numPr>
          <w:ilvl w:val="0"/>
          <w:numId w:val="35"/>
        </w:numPr>
        <w:spacing w:before="120" w:after="120" w:line="360" w:lineRule="auto"/>
        <w:ind w:left="634" w:hanging="432"/>
        <w:contextualSpacing/>
        <w:jc w:val="both"/>
        <w:rPr>
          <w:rFonts w:eastAsia="Calibri"/>
          <w:b/>
          <w:bCs/>
        </w:rPr>
      </w:pPr>
      <w:r w:rsidRPr="003B5AA7">
        <w:rPr>
          <w:rFonts w:eastAsia="Calibri"/>
          <w:i/>
          <w:iCs/>
        </w:rPr>
        <w:t>.</w:t>
      </w:r>
    </w:p>
    <w:p w:rsidR="003B5AA7" w:rsidRPr="003B5AA7" w:rsidRDefault="003B5AA7" w:rsidP="003B5AA7">
      <w:pPr>
        <w:spacing w:before="120" w:after="120" w:line="360" w:lineRule="auto"/>
        <w:contextualSpacing/>
        <w:jc w:val="both"/>
        <w:rPr>
          <w:rFonts w:eastAsia="Calibri"/>
          <w:b/>
          <w:bCs/>
        </w:rPr>
      </w:pPr>
    </w:p>
    <w:p w:rsidR="003B5AA7" w:rsidRPr="003B5AA7" w:rsidRDefault="003B5AA7" w:rsidP="003B5AA7">
      <w:pPr>
        <w:numPr>
          <w:ilvl w:val="0"/>
          <w:numId w:val="35"/>
        </w:numPr>
        <w:spacing w:before="120" w:after="120" w:line="360" w:lineRule="auto"/>
        <w:ind w:left="634" w:hanging="432"/>
        <w:contextualSpacing/>
        <w:jc w:val="both"/>
        <w:rPr>
          <w:rFonts w:eastAsia="Calibri"/>
          <w:b/>
          <w:bCs/>
        </w:rPr>
      </w:pPr>
      <w:r w:rsidRPr="003B5AA7">
        <w:rPr>
          <w:rFonts w:eastAsia="Calibri"/>
        </w:rPr>
        <w:t>.</w:t>
      </w:r>
    </w:p>
    <w:p w:rsidR="003B5AA7" w:rsidRPr="003B5AA7" w:rsidRDefault="003B5AA7" w:rsidP="003B5AA7">
      <w:pPr>
        <w:spacing w:before="120" w:after="120" w:line="360" w:lineRule="auto"/>
        <w:contextualSpacing/>
        <w:jc w:val="both"/>
        <w:rPr>
          <w:rFonts w:eastAsia="Calibri"/>
          <w:b/>
          <w:bCs/>
        </w:rPr>
      </w:pPr>
    </w:p>
    <w:p w:rsidR="003B5AA7" w:rsidRPr="003B5AA7" w:rsidRDefault="003B5AA7" w:rsidP="003B5AA7">
      <w:pPr>
        <w:spacing w:after="200" w:line="276" w:lineRule="auto"/>
        <w:ind w:left="720"/>
        <w:contextualSpacing/>
        <w:rPr>
          <w:rFonts w:eastAsia="Calibri"/>
          <w:bCs/>
          <w:sz w:val="22"/>
          <w:szCs w:val="22"/>
        </w:rPr>
      </w:pPr>
    </w:p>
    <w:p w:rsidR="003B5AA7" w:rsidRPr="00DC4E89" w:rsidRDefault="003B5AA7" w:rsidP="003B5AA7">
      <w:pPr>
        <w:spacing w:line="360" w:lineRule="auto"/>
        <w:contextualSpacing/>
        <w:jc w:val="both"/>
        <w:rPr>
          <w:rFonts w:eastAsia="Calibri"/>
          <w:b/>
          <w:bCs/>
          <w:sz w:val="28"/>
        </w:rPr>
      </w:pPr>
      <w:r w:rsidRPr="00DC4E89">
        <w:rPr>
          <w:rFonts w:eastAsia="Calibri"/>
          <w:b/>
          <w:bCs/>
          <w:sz w:val="28"/>
        </w:rPr>
        <w:t>International Conference</w:t>
      </w:r>
      <w:r w:rsidR="003B45A0">
        <w:rPr>
          <w:rFonts w:eastAsia="Calibri"/>
          <w:b/>
          <w:bCs/>
          <w:sz w:val="28"/>
        </w:rPr>
        <w:pict>
          <v:shape id="_x0000_s4307" type="#_x0000_t202" style="position:absolute;left:0;text-align:left;margin-left:43.45pt;margin-top:98.25pt;width:108pt;height:27pt;z-index:-251573760;mso-position-horizontal-relative:text;mso-position-vertical-relative:text" stroked="f">
            <v:textbox style="mso-next-textbox:#_x0000_s4307">
              <w:txbxContent>
                <w:p w:rsidR="00C000B9" w:rsidRPr="007B23CE" w:rsidRDefault="00C000B9" w:rsidP="003B5AA7">
                  <w:r>
                    <w:t xml:space="preserve"> </w:t>
                  </w:r>
                </w:p>
              </w:txbxContent>
            </v:textbox>
          </v:shape>
        </w:pict>
      </w:r>
      <w:r w:rsidRPr="00DC4E89">
        <w:rPr>
          <w:rFonts w:eastAsia="Calibri"/>
          <w:b/>
          <w:bCs/>
          <w:sz w:val="28"/>
        </w:rPr>
        <w:t>s:</w:t>
      </w:r>
    </w:p>
    <w:p w:rsidR="003B5AA7" w:rsidRPr="003B5AA7" w:rsidRDefault="003B5AA7" w:rsidP="003B5AA7">
      <w:pPr>
        <w:ind w:left="720"/>
        <w:contextualSpacing/>
        <w:jc w:val="both"/>
        <w:rPr>
          <w:rFonts w:eastAsia="Calibri"/>
          <w:b/>
          <w:bCs/>
          <w:sz w:val="22"/>
          <w:szCs w:val="22"/>
        </w:rPr>
      </w:pPr>
    </w:p>
    <w:p w:rsidR="003B5AA7" w:rsidRPr="00433BE7" w:rsidRDefault="003B5AA7" w:rsidP="003B5AA7">
      <w:pPr>
        <w:numPr>
          <w:ilvl w:val="0"/>
          <w:numId w:val="38"/>
        </w:numPr>
        <w:spacing w:after="200" w:line="360" w:lineRule="auto"/>
        <w:ind w:hanging="432"/>
        <w:contextualSpacing/>
        <w:jc w:val="both"/>
        <w:rPr>
          <w:rFonts w:eastAsia="Calibri"/>
          <w:bCs/>
        </w:rPr>
      </w:pPr>
      <w:r w:rsidRPr="00433BE7">
        <w:rPr>
          <w:rFonts w:eastAsia="Calibri"/>
          <w:bCs/>
        </w:rPr>
        <w:t>.</w:t>
      </w:r>
    </w:p>
    <w:p w:rsidR="003B5AA7" w:rsidRPr="00433BE7" w:rsidRDefault="003B5AA7" w:rsidP="003B5AA7">
      <w:pPr>
        <w:spacing w:line="360" w:lineRule="auto"/>
        <w:ind w:left="630" w:hanging="432"/>
        <w:contextualSpacing/>
        <w:jc w:val="both"/>
        <w:rPr>
          <w:rFonts w:eastAsia="Calibri"/>
          <w:bCs/>
        </w:rPr>
      </w:pPr>
    </w:p>
    <w:p w:rsidR="003B5AA7" w:rsidRPr="00433BE7" w:rsidRDefault="003B5AA7" w:rsidP="003B5AA7">
      <w:pPr>
        <w:spacing w:line="360" w:lineRule="auto"/>
        <w:ind w:hanging="432"/>
        <w:contextualSpacing/>
        <w:jc w:val="both"/>
        <w:rPr>
          <w:rFonts w:eastAsia="Calibri"/>
          <w:bCs/>
        </w:rPr>
      </w:pPr>
    </w:p>
    <w:p w:rsidR="003B5AA7" w:rsidRPr="00433BE7" w:rsidRDefault="003B5AA7" w:rsidP="003B5AA7">
      <w:pPr>
        <w:spacing w:line="360" w:lineRule="auto"/>
        <w:ind w:hanging="432"/>
        <w:contextualSpacing/>
        <w:rPr>
          <w:rFonts w:eastAsia="Calibri"/>
          <w:bCs/>
        </w:rPr>
      </w:pPr>
    </w:p>
    <w:p w:rsidR="003B5AA7" w:rsidRPr="00433BE7" w:rsidRDefault="003B5AA7" w:rsidP="003B5AA7">
      <w:pPr>
        <w:numPr>
          <w:ilvl w:val="0"/>
          <w:numId w:val="38"/>
        </w:numPr>
        <w:spacing w:after="200" w:line="360" w:lineRule="auto"/>
        <w:ind w:hanging="432"/>
        <w:contextualSpacing/>
        <w:jc w:val="both"/>
        <w:rPr>
          <w:rFonts w:eastAsia="Calibri"/>
          <w:bCs/>
        </w:rPr>
      </w:pPr>
      <w:r w:rsidRPr="00433BE7">
        <w:rPr>
          <w:rFonts w:eastAsia="Calibri"/>
          <w:bCs/>
        </w:rPr>
        <w:t>.</w:t>
      </w:r>
    </w:p>
    <w:p w:rsidR="003B5AA7" w:rsidRPr="00433BE7" w:rsidRDefault="003B5AA7" w:rsidP="003B5AA7">
      <w:pPr>
        <w:contextualSpacing/>
        <w:jc w:val="both"/>
        <w:rPr>
          <w:rFonts w:eastAsia="Calibri"/>
          <w:bCs/>
        </w:rPr>
      </w:pPr>
    </w:p>
    <w:p w:rsidR="003B5AA7" w:rsidRPr="00DC4E89" w:rsidRDefault="003B5AA7" w:rsidP="003B5AA7">
      <w:pPr>
        <w:contextualSpacing/>
        <w:jc w:val="both"/>
        <w:rPr>
          <w:rFonts w:eastAsia="Calibri"/>
          <w:b/>
          <w:bCs/>
          <w:szCs w:val="22"/>
        </w:rPr>
      </w:pPr>
      <w:r w:rsidRPr="00DC4E89">
        <w:rPr>
          <w:rFonts w:eastAsia="Calibri"/>
          <w:b/>
          <w:bCs/>
          <w:sz w:val="28"/>
        </w:rPr>
        <w:t>Communicated</w:t>
      </w:r>
      <w:r w:rsidRPr="00DC4E89">
        <w:rPr>
          <w:rFonts w:eastAsia="Calibri"/>
          <w:b/>
          <w:bCs/>
          <w:szCs w:val="22"/>
        </w:rPr>
        <w:t>:</w:t>
      </w:r>
    </w:p>
    <w:p w:rsidR="003B5AA7" w:rsidRPr="003B5AA7" w:rsidRDefault="003B5AA7" w:rsidP="003B5AA7">
      <w:pPr>
        <w:ind w:left="630"/>
        <w:contextualSpacing/>
        <w:jc w:val="both"/>
        <w:rPr>
          <w:rFonts w:eastAsia="Calibri"/>
          <w:b/>
          <w:bCs/>
          <w:sz w:val="22"/>
          <w:szCs w:val="22"/>
        </w:rPr>
      </w:pPr>
    </w:p>
    <w:p w:rsidR="003B5AA7" w:rsidRPr="003B5AA7" w:rsidRDefault="003B5AA7" w:rsidP="003B5AA7">
      <w:pPr>
        <w:spacing w:after="200" w:line="360" w:lineRule="auto"/>
        <w:contextualSpacing/>
        <w:rPr>
          <w:rFonts w:eastAsia="Calibri"/>
          <w:bCs/>
          <w:sz w:val="22"/>
          <w:szCs w:val="22"/>
        </w:rPr>
      </w:pPr>
      <w:r w:rsidRPr="003B5AA7">
        <w:rPr>
          <w:rFonts w:eastAsia="Calibri"/>
          <w:bCs/>
          <w:sz w:val="22"/>
          <w:szCs w:val="22"/>
        </w:rPr>
        <w:t xml:space="preserve"> </w:t>
      </w:r>
    </w:p>
    <w:p w:rsidR="003B5AA7" w:rsidRPr="00433BE7" w:rsidRDefault="00367721" w:rsidP="003B5AA7">
      <w:pPr>
        <w:numPr>
          <w:ilvl w:val="0"/>
          <w:numId w:val="37"/>
        </w:numPr>
        <w:spacing w:after="200" w:line="360" w:lineRule="auto"/>
        <w:ind w:left="634" w:hanging="432"/>
        <w:contextualSpacing/>
        <w:jc w:val="both"/>
        <w:rPr>
          <w:rFonts w:eastAsia="Calibri"/>
          <w:bCs/>
          <w:i/>
        </w:rPr>
      </w:pPr>
      <w:r>
        <w:rPr>
          <w:rFonts w:eastAsia="Calibri"/>
          <w:bCs/>
          <w:i/>
        </w:rPr>
        <w:t>.</w:t>
      </w:r>
      <w:r w:rsidR="003B5AA7" w:rsidRPr="00433BE7">
        <w:rPr>
          <w:rFonts w:eastAsia="Calibri"/>
          <w:bCs/>
          <w:i/>
        </w:rPr>
        <w:t xml:space="preserve"> </w:t>
      </w:r>
    </w:p>
    <w:p w:rsidR="003B5AA7" w:rsidRPr="00433BE7" w:rsidRDefault="003B5AA7" w:rsidP="003B5AA7">
      <w:pPr>
        <w:spacing w:line="360" w:lineRule="auto"/>
        <w:ind w:left="634"/>
        <w:contextualSpacing/>
        <w:jc w:val="both"/>
        <w:rPr>
          <w:rFonts w:eastAsia="Calibri"/>
          <w:bCs/>
          <w:i/>
        </w:rPr>
      </w:pPr>
    </w:p>
    <w:p w:rsidR="003B5AA7" w:rsidRPr="00433BE7" w:rsidRDefault="003B5AA7" w:rsidP="003B5AA7">
      <w:pPr>
        <w:spacing w:after="200" w:line="360" w:lineRule="auto"/>
        <w:contextualSpacing/>
        <w:rPr>
          <w:rFonts w:eastAsia="Calibri"/>
          <w:bCs/>
        </w:rPr>
      </w:pPr>
    </w:p>
    <w:p w:rsidR="003B5AA7" w:rsidRPr="00433BE7" w:rsidRDefault="003B5AA7" w:rsidP="003B5AA7">
      <w:pPr>
        <w:numPr>
          <w:ilvl w:val="0"/>
          <w:numId w:val="37"/>
        </w:numPr>
        <w:spacing w:after="200" w:line="360" w:lineRule="auto"/>
        <w:ind w:hanging="432"/>
        <w:contextualSpacing/>
        <w:jc w:val="both"/>
        <w:rPr>
          <w:rFonts w:eastAsia="Calibri"/>
          <w:b/>
          <w:bCs/>
          <w:i/>
        </w:rPr>
      </w:pPr>
      <w:r w:rsidRPr="00433BE7">
        <w:rPr>
          <w:rFonts w:eastAsia="Calibri"/>
          <w:b/>
          <w:bCs/>
        </w:rPr>
        <w:t xml:space="preserve">  </w:t>
      </w:r>
    </w:p>
    <w:p w:rsidR="00D97965" w:rsidRPr="0018294C" w:rsidRDefault="00D97965" w:rsidP="001C71AF">
      <w:pPr>
        <w:spacing w:line="360" w:lineRule="auto"/>
        <w:ind w:left="720" w:hanging="720"/>
        <w:jc w:val="both"/>
        <w:rPr>
          <w:bCs/>
          <w:sz w:val="28"/>
        </w:rPr>
      </w:pPr>
    </w:p>
    <w:sectPr w:rsidR="00D97965" w:rsidRPr="0018294C" w:rsidSect="00FA7DCD">
      <w:footerReference w:type="even" r:id="rId10"/>
      <w:footerReference w:type="default" r:id="rId11"/>
      <w:type w:val="continuous"/>
      <w:pgSz w:w="11909" w:h="16834" w:code="9"/>
      <w:pgMar w:top="1440" w:right="1080" w:bottom="1440" w:left="2160" w:header="720" w:footer="720" w:gutter="0"/>
      <w:pgNumType w:start="9"/>
      <w:cols w:space="720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0">
    <w:p w:rsidR="00965872" w:rsidRDefault="00965872">
      <w:r>
        <w:separator/>
      </w:r>
    </w:p>
  </w:endnote>
  <w:endnote w:type="continuationSeparator" w:id="1">
    <w:p w:rsidR="00965872" w:rsidRDefault="00965872"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Times">
    <w:panose1 w:val="02020603050405020304"/>
    <w:charset w:val="00"/>
    <w:family w:val="roman"/>
    <w:pitch w:val="variable"/>
    <w:sig w:usb0="20007A87" w:usb1="80000000" w:usb2="00000008" w:usb3="00000000" w:csb0="000001FF" w:csb1="00000000"/>
  </w:font>
  <w:font w:name="Batang">
    <w:altName w:val="바탕"/>
    <w:panose1 w:val="02030600000101010101"/>
    <w:charset w:val="81"/>
    <w:family w:val="roman"/>
    <w:pitch w:val="variable"/>
    <w:sig w:usb0="B00002AF" w:usb1="69D77CFB" w:usb2="00000030" w:usb3="00000000" w:csb0="000800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BFSELT+LucidaSans">
    <w:altName w:val="Lucida Sans"/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C000B9" w:rsidRDefault="003B45A0" w:rsidP="00726545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 w:rsidR="00C000B9"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:rsidR="00C000B9" w:rsidRDefault="00C000B9">
    <w:pPr>
      <w:pStyle w:val="Footer"/>
    </w:pPr>
  </w:p>
</w:ftr>
</file>

<file path=word/footer2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sdt>
    <w:sdtPr>
      <w:id w:val="29007641"/>
      <w:docPartObj>
        <w:docPartGallery w:val="Page Numbers (Bottom of Page)"/>
        <w:docPartUnique/>
      </w:docPartObj>
    </w:sdtPr>
    <w:sdtContent>
      <w:p w:rsidR="00C000B9" w:rsidRDefault="003B45A0">
        <w:pPr>
          <w:pStyle w:val="Footer"/>
          <w:jc w:val="center"/>
        </w:pPr>
        <w:fldSimple w:instr=" PAGE   \* MERGEFORMAT ">
          <w:r w:rsidR="00A578B5">
            <w:rPr>
              <w:noProof/>
            </w:rPr>
            <w:t>15</w:t>
          </w:r>
        </w:fldSimple>
      </w:p>
    </w:sdtContent>
  </w:sdt>
  <w:p w:rsidR="00C000B9" w:rsidRDefault="00C000B9">
    <w:pPr>
      <w:pStyle w:val="Footer"/>
    </w:pP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0">
    <w:p w:rsidR="00965872" w:rsidRDefault="00965872">
      <w:r>
        <w:separator/>
      </w:r>
    </w:p>
  </w:footnote>
  <w:footnote w:type="continuationSeparator" w:id="1">
    <w:p w:rsidR="00965872" w:rsidRDefault="00965872">
      <w:r>
        <w:continuationSeparator/>
      </w:r>
    </w:p>
  </w:footnote>
</w:footnote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11E0C5A"/>
    <w:multiLevelType w:val="hybridMultilevel"/>
    <w:tmpl w:val="1D7C6AC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0C930C59"/>
    <w:multiLevelType w:val="multilevel"/>
    <w:tmpl w:val="E59651E6"/>
    <w:lvl w:ilvl="0">
      <w:start w:val="1"/>
      <w:numFmt w:val="decimal"/>
      <w:lvlText w:val="%1."/>
      <w:lvlJc w:val="left"/>
      <w:pPr>
        <w:ind w:left="720" w:hanging="360"/>
      </w:pPr>
      <w:rPr>
        <w:rFonts w:eastAsia="Times New Roman" w:hint="default"/>
      </w:rPr>
    </w:lvl>
    <w:lvl w:ilvl="1">
      <w:start w:val="4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2">
    <w:nsid w:val="12F20FBA"/>
    <w:multiLevelType w:val="hybridMultilevel"/>
    <w:tmpl w:val="FD38E6F0"/>
    <w:lvl w:ilvl="0" w:tplc="0409000F">
      <w:start w:val="1"/>
      <w:numFmt w:val="decimal"/>
      <w:lvlText w:val="%1."/>
      <w:lvlJc w:val="left"/>
      <w:pPr>
        <w:ind w:left="166" w:hanging="360"/>
      </w:pPr>
    </w:lvl>
    <w:lvl w:ilvl="1" w:tplc="04090019" w:tentative="1">
      <w:start w:val="1"/>
      <w:numFmt w:val="lowerLetter"/>
      <w:lvlText w:val="%2."/>
      <w:lvlJc w:val="left"/>
      <w:pPr>
        <w:ind w:left="796" w:hanging="360"/>
      </w:pPr>
    </w:lvl>
    <w:lvl w:ilvl="2" w:tplc="0409001B" w:tentative="1">
      <w:start w:val="1"/>
      <w:numFmt w:val="lowerRoman"/>
      <w:lvlText w:val="%3."/>
      <w:lvlJc w:val="right"/>
      <w:pPr>
        <w:ind w:left="1516" w:hanging="180"/>
      </w:pPr>
    </w:lvl>
    <w:lvl w:ilvl="3" w:tplc="0409000F" w:tentative="1">
      <w:start w:val="1"/>
      <w:numFmt w:val="decimal"/>
      <w:lvlText w:val="%4."/>
      <w:lvlJc w:val="left"/>
      <w:pPr>
        <w:ind w:left="2236" w:hanging="360"/>
      </w:pPr>
    </w:lvl>
    <w:lvl w:ilvl="4" w:tplc="04090019" w:tentative="1">
      <w:start w:val="1"/>
      <w:numFmt w:val="lowerLetter"/>
      <w:lvlText w:val="%5."/>
      <w:lvlJc w:val="left"/>
      <w:pPr>
        <w:ind w:left="2956" w:hanging="360"/>
      </w:pPr>
    </w:lvl>
    <w:lvl w:ilvl="5" w:tplc="0409001B" w:tentative="1">
      <w:start w:val="1"/>
      <w:numFmt w:val="lowerRoman"/>
      <w:lvlText w:val="%6."/>
      <w:lvlJc w:val="right"/>
      <w:pPr>
        <w:ind w:left="3676" w:hanging="180"/>
      </w:pPr>
    </w:lvl>
    <w:lvl w:ilvl="6" w:tplc="0409000F" w:tentative="1">
      <w:start w:val="1"/>
      <w:numFmt w:val="decimal"/>
      <w:lvlText w:val="%7."/>
      <w:lvlJc w:val="left"/>
      <w:pPr>
        <w:ind w:left="4396" w:hanging="360"/>
      </w:pPr>
    </w:lvl>
    <w:lvl w:ilvl="7" w:tplc="04090019" w:tentative="1">
      <w:start w:val="1"/>
      <w:numFmt w:val="lowerLetter"/>
      <w:lvlText w:val="%8."/>
      <w:lvlJc w:val="left"/>
      <w:pPr>
        <w:ind w:left="5116" w:hanging="360"/>
      </w:pPr>
    </w:lvl>
    <w:lvl w:ilvl="8" w:tplc="0409001B" w:tentative="1">
      <w:start w:val="1"/>
      <w:numFmt w:val="lowerRoman"/>
      <w:lvlText w:val="%9."/>
      <w:lvlJc w:val="right"/>
      <w:pPr>
        <w:ind w:left="5836" w:hanging="180"/>
      </w:pPr>
    </w:lvl>
  </w:abstractNum>
  <w:abstractNum w:abstractNumId="3">
    <w:nsid w:val="159E0F6E"/>
    <w:multiLevelType w:val="hybridMultilevel"/>
    <w:tmpl w:val="6142925E"/>
    <w:lvl w:ilvl="0" w:tplc="CE809A02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  <w:sz w:val="22"/>
        <w:szCs w:val="22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>
    <w:nsid w:val="1BDF65E8"/>
    <w:multiLevelType w:val="hybridMultilevel"/>
    <w:tmpl w:val="D2DAA4A0"/>
    <w:lvl w:ilvl="0" w:tplc="FF12FCC6">
      <w:start w:val="1"/>
      <w:numFmt w:val="lowerRoman"/>
      <w:lvlText w:val="(%1)"/>
      <w:lvlJc w:val="left"/>
      <w:pPr>
        <w:ind w:left="1080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1C2267F3"/>
    <w:multiLevelType w:val="hybridMultilevel"/>
    <w:tmpl w:val="4448DFC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1C4542E2"/>
    <w:multiLevelType w:val="hybridMultilevel"/>
    <w:tmpl w:val="3A74BF7C"/>
    <w:lvl w:ilvl="0" w:tplc="040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7">
    <w:nsid w:val="202B53A4"/>
    <w:multiLevelType w:val="hybridMultilevel"/>
    <w:tmpl w:val="DD908C62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8">
    <w:nsid w:val="22EF6509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9">
    <w:nsid w:val="240769D8"/>
    <w:multiLevelType w:val="hybridMultilevel"/>
    <w:tmpl w:val="622E0512"/>
    <w:lvl w:ilvl="0" w:tplc="CE809A02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  <w:sz w:val="22"/>
        <w:szCs w:val="22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>
    <w:nsid w:val="24B4410A"/>
    <w:multiLevelType w:val="hybridMultilevel"/>
    <w:tmpl w:val="3CCCAD62"/>
    <w:lvl w:ilvl="0" w:tplc="38047280">
      <w:start w:val="1"/>
      <w:numFmt w:val="decimal"/>
      <w:lvlText w:val="%1)"/>
      <w:lvlJc w:val="left"/>
      <w:pPr>
        <w:ind w:left="720" w:hanging="360"/>
      </w:pPr>
      <w:rPr>
        <w:rFonts w:hint="default"/>
        <w:i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>
      <w:start w:val="1"/>
      <w:numFmt w:val="lowerRoman"/>
      <w:lvlText w:val="%6."/>
      <w:lvlJc w:val="right"/>
      <w:pPr>
        <w:ind w:left="4320" w:hanging="180"/>
      </w:pPr>
    </w:lvl>
    <w:lvl w:ilvl="6" w:tplc="0409000F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24F46A81"/>
    <w:multiLevelType w:val="multilevel"/>
    <w:tmpl w:val="F4EED92A"/>
    <w:lvl w:ilvl="0">
      <w:start w:val="1"/>
      <w:numFmt w:val="upperLetter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2">
    <w:nsid w:val="278E3D9E"/>
    <w:multiLevelType w:val="hybridMultilevel"/>
    <w:tmpl w:val="26FA926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>
    <w:nsid w:val="2F2F4F90"/>
    <w:multiLevelType w:val="multilevel"/>
    <w:tmpl w:val="00CCCD5A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  <w:i w:val="0"/>
      </w:rPr>
    </w:lvl>
    <w:lvl w:ilvl="1">
      <w:start w:val="1"/>
      <w:numFmt w:val="decimal"/>
      <w:lvlText w:val="%1.%2."/>
      <w:lvlJc w:val="left"/>
      <w:pPr>
        <w:ind w:left="792" w:hanging="432"/>
      </w:pPr>
      <w:rPr>
        <w:sz w:val="20"/>
        <w:szCs w:val="20"/>
        <w:vertAlign w:val="baseline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i w:val="0"/>
      </w:r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4">
    <w:nsid w:val="32F77B92"/>
    <w:multiLevelType w:val="hybridMultilevel"/>
    <w:tmpl w:val="43324CFE"/>
    <w:lvl w:ilvl="0" w:tplc="41F249FA">
      <w:start w:val="1"/>
      <w:numFmt w:val="decimal"/>
      <w:lvlText w:val="%1."/>
      <w:lvlJc w:val="left"/>
      <w:pPr>
        <w:ind w:left="720" w:hanging="360"/>
      </w:pPr>
      <w:rPr>
        <w:rFonts w:eastAsia="Times New Roman" w:hint="default"/>
        <w:b w:val="0"/>
        <w:i w:val="0"/>
        <w:sz w:val="20"/>
        <w:szCs w:val="20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>
    <w:nsid w:val="347652B1"/>
    <w:multiLevelType w:val="hybridMultilevel"/>
    <w:tmpl w:val="29AE3FA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>
    <w:nsid w:val="35BB07A3"/>
    <w:multiLevelType w:val="multilevel"/>
    <w:tmpl w:val="7528F704"/>
    <w:lvl w:ilvl="0">
      <w:start w:val="1"/>
      <w:numFmt w:val="decimal"/>
      <w:lvlText w:val="%1"/>
      <w:lvlJc w:val="left"/>
      <w:pPr>
        <w:ind w:left="375" w:hanging="375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75" w:hanging="375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3240" w:hanging="1080"/>
      </w:pPr>
      <w:rPr>
        <w:rFonts w:hint="default"/>
      </w:rPr>
    </w:lvl>
    <w:lvl w:ilvl="4">
      <w:start w:val="1"/>
      <w:numFmt w:val="upperLetter"/>
      <w:lvlText w:val="%5.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50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6840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920" w:hanging="2160"/>
      </w:pPr>
      <w:rPr>
        <w:rFonts w:hint="default"/>
      </w:rPr>
    </w:lvl>
  </w:abstractNum>
  <w:abstractNum w:abstractNumId="17">
    <w:nsid w:val="36726580"/>
    <w:multiLevelType w:val="hybridMultilevel"/>
    <w:tmpl w:val="5C00F6C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>
    <w:nsid w:val="382B0701"/>
    <w:multiLevelType w:val="hybridMultilevel"/>
    <w:tmpl w:val="DA16F6F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>
    <w:nsid w:val="39C922DD"/>
    <w:multiLevelType w:val="multilevel"/>
    <w:tmpl w:val="6BB80E22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  <w:i w:val="0"/>
      </w:rPr>
    </w:lvl>
    <w:lvl w:ilvl="1">
      <w:start w:val="1"/>
      <w:numFmt w:val="decimal"/>
      <w:lvlRestart w:val="0"/>
      <w:lvlText w:val="2.%2."/>
      <w:lvlJc w:val="left"/>
      <w:pPr>
        <w:ind w:left="792" w:hanging="432"/>
      </w:pPr>
      <w:rPr>
        <w:rFonts w:hint="default"/>
        <w:sz w:val="28"/>
        <w:szCs w:val="28"/>
        <w:vertAlign w:val="baseline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  <w:i w:val="0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20">
    <w:nsid w:val="3B3B1877"/>
    <w:multiLevelType w:val="hybridMultilevel"/>
    <w:tmpl w:val="95DA527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>
    <w:nsid w:val="40456620"/>
    <w:multiLevelType w:val="hybridMultilevel"/>
    <w:tmpl w:val="3CCCAD62"/>
    <w:lvl w:ilvl="0" w:tplc="38047280">
      <w:start w:val="1"/>
      <w:numFmt w:val="decimal"/>
      <w:lvlText w:val="%1)"/>
      <w:lvlJc w:val="left"/>
      <w:pPr>
        <w:ind w:left="720" w:hanging="360"/>
      </w:pPr>
      <w:rPr>
        <w:rFonts w:hint="default"/>
        <w:i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>
      <w:start w:val="1"/>
      <w:numFmt w:val="lowerRoman"/>
      <w:lvlText w:val="%6."/>
      <w:lvlJc w:val="right"/>
      <w:pPr>
        <w:ind w:left="4320" w:hanging="180"/>
      </w:pPr>
    </w:lvl>
    <w:lvl w:ilvl="6" w:tplc="0409000F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>
    <w:nsid w:val="42DE73C9"/>
    <w:multiLevelType w:val="hybridMultilevel"/>
    <w:tmpl w:val="5726BB58"/>
    <w:lvl w:ilvl="0" w:tplc="7FA66358">
      <w:start w:val="1"/>
      <w:numFmt w:val="decimal"/>
      <w:pStyle w:val="references"/>
      <w:lvlText w:val="[%1]"/>
      <w:lvlJc w:val="left"/>
      <w:pPr>
        <w:tabs>
          <w:tab w:val="num" w:pos="360"/>
        </w:tabs>
        <w:ind w:left="360" w:hanging="360"/>
      </w:pPr>
      <w:rPr>
        <w:rFonts w:ascii="Times New Roman" w:hAnsi="Times New Roman" w:cs="Times New Roman" w:hint="default"/>
        <w:b w:val="0"/>
        <w:bCs w:val="0"/>
        <w:i w:val="0"/>
        <w:iCs w:val="0"/>
        <w:sz w:val="16"/>
        <w:szCs w:val="16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>
    <w:nsid w:val="43E84E0C"/>
    <w:multiLevelType w:val="multilevel"/>
    <w:tmpl w:val="C04C9B1C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2"/>
      <w:numFmt w:val="decimal"/>
      <w:isLgl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24">
    <w:nsid w:val="46F617AE"/>
    <w:multiLevelType w:val="multilevel"/>
    <w:tmpl w:val="5472FDC4"/>
    <w:lvl w:ilvl="0">
      <w:start w:val="1"/>
      <w:numFmt w:val="decimal"/>
      <w:lvlText w:val="[%1]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5">
    <w:nsid w:val="49FE51D6"/>
    <w:multiLevelType w:val="hybridMultilevel"/>
    <w:tmpl w:val="74E84C48"/>
    <w:lvl w:ilvl="0" w:tplc="0409000F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6">
    <w:nsid w:val="4A8A4EB2"/>
    <w:multiLevelType w:val="hybridMultilevel"/>
    <w:tmpl w:val="74E84C48"/>
    <w:lvl w:ilvl="0" w:tplc="0409000F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7">
    <w:nsid w:val="4E3207BE"/>
    <w:multiLevelType w:val="hybridMultilevel"/>
    <w:tmpl w:val="602AB3A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8">
    <w:nsid w:val="4E4027C1"/>
    <w:multiLevelType w:val="hybridMultilevel"/>
    <w:tmpl w:val="87CC0AE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>
    <w:nsid w:val="4F971626"/>
    <w:multiLevelType w:val="hybridMultilevel"/>
    <w:tmpl w:val="AEF47542"/>
    <w:lvl w:ilvl="0" w:tplc="04090015">
      <w:start w:val="1"/>
      <w:numFmt w:val="upperLetter"/>
      <w:lvlText w:val="%1."/>
      <w:lvlJc w:val="left"/>
      <w:pPr>
        <w:ind w:left="2880" w:hanging="360"/>
      </w:pPr>
    </w:lvl>
    <w:lvl w:ilvl="1" w:tplc="04090019" w:tentative="1">
      <w:start w:val="1"/>
      <w:numFmt w:val="lowerLetter"/>
      <w:lvlText w:val="%2."/>
      <w:lvlJc w:val="left"/>
      <w:pPr>
        <w:ind w:left="3600" w:hanging="360"/>
      </w:pPr>
    </w:lvl>
    <w:lvl w:ilvl="2" w:tplc="0409001B" w:tentative="1">
      <w:start w:val="1"/>
      <w:numFmt w:val="lowerRoman"/>
      <w:lvlText w:val="%3."/>
      <w:lvlJc w:val="right"/>
      <w:pPr>
        <w:ind w:left="4320" w:hanging="180"/>
      </w:pPr>
    </w:lvl>
    <w:lvl w:ilvl="3" w:tplc="0409000F" w:tentative="1">
      <w:start w:val="1"/>
      <w:numFmt w:val="decimal"/>
      <w:lvlText w:val="%4."/>
      <w:lvlJc w:val="left"/>
      <w:pPr>
        <w:ind w:left="5040" w:hanging="360"/>
      </w:pPr>
    </w:lvl>
    <w:lvl w:ilvl="4" w:tplc="04090019" w:tentative="1">
      <w:start w:val="1"/>
      <w:numFmt w:val="lowerLetter"/>
      <w:lvlText w:val="%5."/>
      <w:lvlJc w:val="left"/>
      <w:pPr>
        <w:ind w:left="5760" w:hanging="360"/>
      </w:pPr>
    </w:lvl>
    <w:lvl w:ilvl="5" w:tplc="0409001B" w:tentative="1">
      <w:start w:val="1"/>
      <w:numFmt w:val="lowerRoman"/>
      <w:lvlText w:val="%6."/>
      <w:lvlJc w:val="right"/>
      <w:pPr>
        <w:ind w:left="6480" w:hanging="180"/>
      </w:pPr>
    </w:lvl>
    <w:lvl w:ilvl="6" w:tplc="0409000F" w:tentative="1">
      <w:start w:val="1"/>
      <w:numFmt w:val="decimal"/>
      <w:lvlText w:val="%7."/>
      <w:lvlJc w:val="left"/>
      <w:pPr>
        <w:ind w:left="7200" w:hanging="360"/>
      </w:pPr>
    </w:lvl>
    <w:lvl w:ilvl="7" w:tplc="04090019" w:tentative="1">
      <w:start w:val="1"/>
      <w:numFmt w:val="lowerLetter"/>
      <w:lvlText w:val="%8."/>
      <w:lvlJc w:val="left"/>
      <w:pPr>
        <w:ind w:left="7920" w:hanging="360"/>
      </w:pPr>
    </w:lvl>
    <w:lvl w:ilvl="8" w:tplc="0409001B" w:tentative="1">
      <w:start w:val="1"/>
      <w:numFmt w:val="lowerRoman"/>
      <w:lvlText w:val="%9."/>
      <w:lvlJc w:val="right"/>
      <w:pPr>
        <w:ind w:left="8640" w:hanging="180"/>
      </w:pPr>
    </w:lvl>
  </w:abstractNum>
  <w:abstractNum w:abstractNumId="30">
    <w:nsid w:val="512F4FE3"/>
    <w:multiLevelType w:val="hybridMultilevel"/>
    <w:tmpl w:val="F27AF94A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1">
    <w:nsid w:val="5418589A"/>
    <w:multiLevelType w:val="multilevel"/>
    <w:tmpl w:val="C3F4EB3A"/>
    <w:lvl w:ilvl="0">
      <w:start w:val="5"/>
      <w:numFmt w:val="decimal"/>
      <w:lvlText w:val="%1."/>
      <w:lvlJc w:val="left"/>
      <w:pPr>
        <w:ind w:left="360" w:hanging="360"/>
      </w:pPr>
      <w:rPr>
        <w:rFonts w:hint="default"/>
        <w:i w:val="0"/>
      </w:rPr>
    </w:lvl>
    <w:lvl w:ilvl="1">
      <w:start w:val="1"/>
      <w:numFmt w:val="decimal"/>
      <w:lvlText w:val="%1.%2."/>
      <w:lvlJc w:val="left"/>
      <w:pPr>
        <w:ind w:left="522" w:hanging="432"/>
      </w:pPr>
      <w:rPr>
        <w:rFonts w:hint="default"/>
        <w:b/>
        <w:bCs w:val="0"/>
        <w:sz w:val="28"/>
        <w:szCs w:val="28"/>
        <w:vertAlign w:val="baseline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  <w:i w:val="0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32">
    <w:nsid w:val="578B4174"/>
    <w:multiLevelType w:val="hybridMultilevel"/>
    <w:tmpl w:val="835862CC"/>
    <w:lvl w:ilvl="0" w:tplc="3E4669B0">
      <w:start w:val="1"/>
      <w:numFmt w:val="decimal"/>
      <w:lvlText w:val="[%1]"/>
      <w:lvlJc w:val="left"/>
      <w:pPr>
        <w:ind w:left="630" w:hanging="360"/>
      </w:pPr>
      <w:rPr>
        <w:rFonts w:hint="default"/>
        <w:b w:val="0"/>
        <w:i w:val="0"/>
      </w:rPr>
    </w:lvl>
    <w:lvl w:ilvl="1" w:tplc="04090003" w:tentative="1">
      <w:start w:val="1"/>
      <w:numFmt w:val="bullet"/>
      <w:lvlText w:val="o"/>
      <w:lvlJc w:val="left"/>
      <w:pPr>
        <w:ind w:left="135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0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7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5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2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9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6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390" w:hanging="360"/>
      </w:pPr>
      <w:rPr>
        <w:rFonts w:ascii="Wingdings" w:hAnsi="Wingdings" w:hint="default"/>
      </w:rPr>
    </w:lvl>
  </w:abstractNum>
  <w:abstractNum w:abstractNumId="33">
    <w:nsid w:val="5A913B33"/>
    <w:multiLevelType w:val="multilevel"/>
    <w:tmpl w:val="9CD4DEDC"/>
    <w:lvl w:ilvl="0">
      <w:start w:val="2"/>
      <w:numFmt w:val="decimal"/>
      <w:lvlText w:val="%1"/>
      <w:lvlJc w:val="left"/>
      <w:pPr>
        <w:ind w:left="375" w:hanging="375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75" w:hanging="375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324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50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6840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920" w:hanging="2160"/>
      </w:pPr>
      <w:rPr>
        <w:rFonts w:hint="default"/>
      </w:rPr>
    </w:lvl>
  </w:abstractNum>
  <w:abstractNum w:abstractNumId="34">
    <w:nsid w:val="5D816B74"/>
    <w:multiLevelType w:val="multilevel"/>
    <w:tmpl w:val="191A5394"/>
    <w:lvl w:ilvl="0">
      <w:start w:val="4"/>
      <w:numFmt w:val="decimal"/>
      <w:lvlText w:val="%1."/>
      <w:lvlJc w:val="left"/>
      <w:pPr>
        <w:ind w:left="360" w:hanging="360"/>
      </w:pPr>
      <w:rPr>
        <w:rFonts w:hint="default"/>
        <w:i w:val="0"/>
      </w:rPr>
    </w:lvl>
    <w:lvl w:ilvl="1">
      <w:start w:val="1"/>
      <w:numFmt w:val="decimal"/>
      <w:lvlText w:val="%1.%2."/>
      <w:lvlJc w:val="left"/>
      <w:pPr>
        <w:ind w:left="792" w:hanging="432"/>
      </w:pPr>
      <w:rPr>
        <w:rFonts w:hint="default"/>
        <w:b/>
        <w:bCs w:val="0"/>
        <w:sz w:val="28"/>
        <w:szCs w:val="28"/>
        <w:vertAlign w:val="baseline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  <w:i w:val="0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35">
    <w:nsid w:val="66947C6A"/>
    <w:multiLevelType w:val="hybridMultilevel"/>
    <w:tmpl w:val="5A4C98A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6">
    <w:nsid w:val="68166CBC"/>
    <w:multiLevelType w:val="hybridMultilevel"/>
    <w:tmpl w:val="4A006158"/>
    <w:lvl w:ilvl="0" w:tplc="040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37">
    <w:nsid w:val="685A1FAD"/>
    <w:multiLevelType w:val="hybridMultilevel"/>
    <w:tmpl w:val="824E6A5C"/>
    <w:lvl w:ilvl="0" w:tplc="3E4669B0">
      <w:start w:val="1"/>
      <w:numFmt w:val="decimal"/>
      <w:lvlText w:val="[%1]"/>
      <w:lvlJc w:val="left"/>
      <w:pPr>
        <w:ind w:left="630" w:hanging="360"/>
      </w:pPr>
      <w:rPr>
        <w:rFonts w:hint="default"/>
        <w:b w:val="0"/>
        <w:i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8">
    <w:nsid w:val="6AAC09AC"/>
    <w:multiLevelType w:val="multilevel"/>
    <w:tmpl w:val="55B21C1A"/>
    <w:lvl w:ilvl="0">
      <w:start w:val="7"/>
      <w:numFmt w:val="decimal"/>
      <w:lvlText w:val="%1"/>
      <w:lvlJc w:val="left"/>
      <w:pPr>
        <w:tabs>
          <w:tab w:val="num" w:pos="360"/>
        </w:tabs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tabs>
          <w:tab w:val="num" w:pos="360"/>
        </w:tabs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1080"/>
        </w:tabs>
        <w:ind w:left="108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1080"/>
        </w:tabs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1800"/>
        </w:tabs>
        <w:ind w:left="1800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2160"/>
        </w:tabs>
        <w:ind w:left="2160" w:hanging="2160"/>
      </w:pPr>
      <w:rPr>
        <w:rFonts w:hint="default"/>
      </w:rPr>
    </w:lvl>
  </w:abstractNum>
  <w:abstractNum w:abstractNumId="39">
    <w:nsid w:val="6B905268"/>
    <w:multiLevelType w:val="multilevel"/>
    <w:tmpl w:val="BF6C2F28"/>
    <w:lvl w:ilvl="0">
      <w:start w:val="5"/>
      <w:numFmt w:val="decimal"/>
      <w:lvlText w:val="%1."/>
      <w:lvlJc w:val="left"/>
      <w:pPr>
        <w:ind w:left="360" w:hanging="360"/>
      </w:pPr>
      <w:rPr>
        <w:rFonts w:hint="default"/>
        <w:i w:val="0"/>
      </w:rPr>
    </w:lvl>
    <w:lvl w:ilvl="1">
      <w:start w:val="7"/>
      <w:numFmt w:val="decimal"/>
      <w:lvlText w:val="%1.%2."/>
      <w:lvlJc w:val="left"/>
      <w:pPr>
        <w:ind w:left="522" w:hanging="432"/>
      </w:pPr>
      <w:rPr>
        <w:rFonts w:hint="default"/>
        <w:b/>
        <w:bCs w:val="0"/>
        <w:sz w:val="28"/>
        <w:szCs w:val="28"/>
        <w:vertAlign w:val="baseline"/>
      </w:rPr>
    </w:lvl>
    <w:lvl w:ilvl="2">
      <w:start w:val="1"/>
      <w:numFmt w:val="decimal"/>
      <w:lvlText w:val="%1.%2.%3."/>
      <w:lvlJc w:val="left"/>
      <w:pPr>
        <w:ind w:left="954" w:hanging="504"/>
      </w:pPr>
      <w:rPr>
        <w:rFonts w:hint="default"/>
        <w:i w:val="0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40">
    <w:nsid w:val="6F4F7728"/>
    <w:multiLevelType w:val="multilevel"/>
    <w:tmpl w:val="BAE0C286"/>
    <w:lvl w:ilvl="0">
      <w:start w:val="5"/>
      <w:numFmt w:val="decimal"/>
      <w:lvlText w:val="%1."/>
      <w:lvlJc w:val="left"/>
      <w:pPr>
        <w:ind w:left="360" w:hanging="360"/>
      </w:pPr>
      <w:rPr>
        <w:rFonts w:hint="default"/>
        <w:i w:val="0"/>
      </w:rPr>
    </w:lvl>
    <w:lvl w:ilvl="1">
      <w:start w:val="7"/>
      <w:numFmt w:val="decimal"/>
      <w:lvlText w:val="%1.%2."/>
      <w:lvlJc w:val="left"/>
      <w:pPr>
        <w:ind w:left="522" w:hanging="432"/>
      </w:pPr>
      <w:rPr>
        <w:rFonts w:hint="default"/>
        <w:b/>
        <w:bCs w:val="0"/>
        <w:sz w:val="28"/>
        <w:szCs w:val="28"/>
        <w:vertAlign w:val="baseline"/>
      </w:rPr>
    </w:lvl>
    <w:lvl w:ilvl="2">
      <w:start w:val="2"/>
      <w:numFmt w:val="decimal"/>
      <w:lvlText w:val="%1.%2.%3."/>
      <w:lvlJc w:val="left"/>
      <w:pPr>
        <w:ind w:left="1224" w:hanging="504"/>
      </w:pPr>
      <w:rPr>
        <w:rFonts w:hint="default"/>
        <w:i w:val="0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41">
    <w:nsid w:val="763175BB"/>
    <w:multiLevelType w:val="hybridMultilevel"/>
    <w:tmpl w:val="B660FD6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2">
    <w:nsid w:val="76D400C5"/>
    <w:multiLevelType w:val="hybridMultilevel"/>
    <w:tmpl w:val="B73ACACA"/>
    <w:lvl w:ilvl="0" w:tplc="3E4669B0">
      <w:start w:val="1"/>
      <w:numFmt w:val="decimal"/>
      <w:lvlText w:val="[%1]"/>
      <w:lvlJc w:val="left"/>
      <w:pPr>
        <w:ind w:left="630" w:hanging="360"/>
      </w:pPr>
      <w:rPr>
        <w:rFonts w:hint="default"/>
        <w:b w:val="0"/>
        <w:i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3">
    <w:nsid w:val="798B15F5"/>
    <w:multiLevelType w:val="multilevel"/>
    <w:tmpl w:val="A12CBEF2"/>
    <w:lvl w:ilvl="0">
      <w:start w:val="7"/>
      <w:numFmt w:val="decimal"/>
      <w:lvlText w:val="%1"/>
      <w:lvlJc w:val="left"/>
      <w:pPr>
        <w:ind w:left="375" w:hanging="375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75" w:hanging="375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44">
    <w:nsid w:val="79952C40"/>
    <w:multiLevelType w:val="hybridMultilevel"/>
    <w:tmpl w:val="B8FC3EB0"/>
    <w:lvl w:ilvl="0" w:tplc="75F6DF2A">
      <w:start w:val="1"/>
      <w:numFmt w:val="decimal"/>
      <w:lvlText w:val="[%1]"/>
      <w:lvlJc w:val="left"/>
      <w:pPr>
        <w:ind w:left="630" w:hanging="360"/>
      </w:pPr>
      <w:rPr>
        <w:rFonts w:hint="default"/>
        <w:b w:val="0"/>
        <w:i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5">
    <w:nsid w:val="7C72078B"/>
    <w:multiLevelType w:val="hybridMultilevel"/>
    <w:tmpl w:val="74E84C48"/>
    <w:lvl w:ilvl="0" w:tplc="0409000F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46">
    <w:nsid w:val="7D5C0589"/>
    <w:multiLevelType w:val="multilevel"/>
    <w:tmpl w:val="DF2887CE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47">
    <w:nsid w:val="7E265448"/>
    <w:multiLevelType w:val="hybridMultilevel"/>
    <w:tmpl w:val="9932B56C"/>
    <w:lvl w:ilvl="0" w:tplc="0409000F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num w:numId="1">
    <w:abstractNumId w:val="30"/>
  </w:num>
  <w:num w:numId="2">
    <w:abstractNumId w:val="23"/>
  </w:num>
  <w:num w:numId="3">
    <w:abstractNumId w:val="7"/>
  </w:num>
  <w:num w:numId="4">
    <w:abstractNumId w:val="16"/>
  </w:num>
  <w:num w:numId="5">
    <w:abstractNumId w:val="2"/>
  </w:num>
  <w:num w:numId="6">
    <w:abstractNumId w:val="27"/>
  </w:num>
  <w:num w:numId="7">
    <w:abstractNumId w:val="9"/>
  </w:num>
  <w:num w:numId="8">
    <w:abstractNumId w:val="3"/>
  </w:num>
  <w:num w:numId="9">
    <w:abstractNumId w:val="41"/>
  </w:num>
  <w:num w:numId="10">
    <w:abstractNumId w:val="15"/>
  </w:num>
  <w:num w:numId="11">
    <w:abstractNumId w:val="20"/>
  </w:num>
  <w:num w:numId="12">
    <w:abstractNumId w:val="17"/>
  </w:num>
  <w:num w:numId="13">
    <w:abstractNumId w:val="0"/>
  </w:num>
  <w:num w:numId="14">
    <w:abstractNumId w:val="18"/>
  </w:num>
  <w:num w:numId="15">
    <w:abstractNumId w:val="1"/>
  </w:num>
  <w:num w:numId="16">
    <w:abstractNumId w:val="21"/>
  </w:num>
  <w:num w:numId="17">
    <w:abstractNumId w:val="47"/>
  </w:num>
  <w:num w:numId="18">
    <w:abstractNumId w:val="45"/>
  </w:num>
  <w:num w:numId="19">
    <w:abstractNumId w:val="26"/>
  </w:num>
  <w:num w:numId="20">
    <w:abstractNumId w:val="25"/>
  </w:num>
  <w:num w:numId="21">
    <w:abstractNumId w:val="4"/>
  </w:num>
  <w:num w:numId="22">
    <w:abstractNumId w:val="35"/>
  </w:num>
  <w:num w:numId="23">
    <w:abstractNumId w:val="12"/>
  </w:num>
  <w:num w:numId="24">
    <w:abstractNumId w:val="5"/>
  </w:num>
  <w:num w:numId="25">
    <w:abstractNumId w:val="46"/>
  </w:num>
  <w:num w:numId="26">
    <w:abstractNumId w:val="14"/>
  </w:num>
  <w:num w:numId="27">
    <w:abstractNumId w:val="10"/>
  </w:num>
  <w:num w:numId="28">
    <w:abstractNumId w:val="13"/>
  </w:num>
  <w:num w:numId="29">
    <w:abstractNumId w:val="8"/>
  </w:num>
  <w:num w:numId="30">
    <w:abstractNumId w:val="43"/>
  </w:num>
  <w:num w:numId="31">
    <w:abstractNumId w:val="28"/>
  </w:num>
  <w:num w:numId="32">
    <w:abstractNumId w:val="36"/>
  </w:num>
  <w:num w:numId="33">
    <w:abstractNumId w:val="38"/>
  </w:num>
  <w:num w:numId="34">
    <w:abstractNumId w:val="6"/>
  </w:num>
  <w:num w:numId="35">
    <w:abstractNumId w:val="32"/>
  </w:num>
  <w:num w:numId="36">
    <w:abstractNumId w:val="37"/>
  </w:num>
  <w:num w:numId="37">
    <w:abstractNumId w:val="42"/>
  </w:num>
  <w:num w:numId="38">
    <w:abstractNumId w:val="44"/>
  </w:num>
  <w:num w:numId="39">
    <w:abstractNumId w:val="19"/>
  </w:num>
  <w:num w:numId="40">
    <w:abstractNumId w:val="33"/>
  </w:num>
  <w:num w:numId="41">
    <w:abstractNumId w:val="34"/>
  </w:num>
  <w:num w:numId="42">
    <w:abstractNumId w:val="31"/>
  </w:num>
  <w:num w:numId="43">
    <w:abstractNumId w:val="39"/>
  </w:num>
  <w:num w:numId="44">
    <w:abstractNumId w:val="40"/>
  </w:num>
  <w:num w:numId="45">
    <w:abstractNumId w:val="29"/>
  </w:num>
  <w:num w:numId="46">
    <w:abstractNumId w:val="11"/>
  </w:num>
  <w:num w:numId="47">
    <w:abstractNumId w:val="24"/>
  </w:num>
  <w:num w:numId="48">
    <w:abstractNumId w:val="22"/>
  </w:num>
  <w:numIdMacAtCleanup w:val="23"/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18"/>
  <w:mirrorMargins/>
  <w:activeWritingStyle w:appName="MSWord" w:lang="en-US" w:vendorID="64" w:dllVersion="131078" w:nlCheck="1" w:checkStyle="1"/>
  <w:activeWritingStyle w:appName="MSWord" w:lang="en-GB" w:vendorID="64" w:dllVersion="131078" w:nlCheck="1" w:checkStyle="1"/>
  <w:activeWritingStyle w:appName="MSWord" w:lang="en-AU" w:vendorID="64" w:dllVersion="131078" w:nlCheck="1" w:checkStyle="1"/>
  <w:stylePaneFormatFilter w:val="3F01"/>
  <w:defaultTabStop w:val="720"/>
  <w:drawingGridHorizontalSpacing w:val="120"/>
  <w:displayHorizontalDrawingGridEvery w:val="2"/>
  <w:noPunctuationKerning/>
  <w:characterSpacingControl w:val="doNotCompress"/>
  <w:footnotePr>
    <w:footnote w:id="0"/>
    <w:footnote w:id="1"/>
  </w:footnotePr>
  <w:endnotePr>
    <w:endnote w:id="0"/>
    <w:endnote w:id="1"/>
  </w:endnotePr>
  <w:compat/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IEEE_ESPilli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ENLibraries&gt;&lt;Libraries&gt;&lt;item&gt;Thesis Ref June 13.enl&lt;/item&gt;&lt;/Libraries&gt;&lt;/ENLibraries&gt;"/>
  </w:docVars>
  <w:rsids>
    <w:rsidRoot w:val="007303D2"/>
    <w:rsid w:val="000011B8"/>
    <w:rsid w:val="0000134A"/>
    <w:rsid w:val="00002041"/>
    <w:rsid w:val="000021D5"/>
    <w:rsid w:val="00011E49"/>
    <w:rsid w:val="000136F7"/>
    <w:rsid w:val="00015584"/>
    <w:rsid w:val="00016F1A"/>
    <w:rsid w:val="0002083B"/>
    <w:rsid w:val="0002301C"/>
    <w:rsid w:val="000233C5"/>
    <w:rsid w:val="00023AA7"/>
    <w:rsid w:val="00023ABE"/>
    <w:rsid w:val="00025943"/>
    <w:rsid w:val="00025FB6"/>
    <w:rsid w:val="00030225"/>
    <w:rsid w:val="00030BE6"/>
    <w:rsid w:val="00033E71"/>
    <w:rsid w:val="000468CB"/>
    <w:rsid w:val="000504EE"/>
    <w:rsid w:val="00053F23"/>
    <w:rsid w:val="000543D1"/>
    <w:rsid w:val="000564ED"/>
    <w:rsid w:val="00061BF9"/>
    <w:rsid w:val="00065DF6"/>
    <w:rsid w:val="00067046"/>
    <w:rsid w:val="00070813"/>
    <w:rsid w:val="000726AE"/>
    <w:rsid w:val="00077D49"/>
    <w:rsid w:val="00081CAE"/>
    <w:rsid w:val="00091EB7"/>
    <w:rsid w:val="00094F47"/>
    <w:rsid w:val="00095DBF"/>
    <w:rsid w:val="000B0220"/>
    <w:rsid w:val="000B7816"/>
    <w:rsid w:val="000C2805"/>
    <w:rsid w:val="000C31D8"/>
    <w:rsid w:val="000C3919"/>
    <w:rsid w:val="000C4DB9"/>
    <w:rsid w:val="000C5674"/>
    <w:rsid w:val="000C7D2B"/>
    <w:rsid w:val="000D044E"/>
    <w:rsid w:val="000D0E23"/>
    <w:rsid w:val="000D12C3"/>
    <w:rsid w:val="000D16E1"/>
    <w:rsid w:val="000D19D9"/>
    <w:rsid w:val="000D1C3C"/>
    <w:rsid w:val="000D2450"/>
    <w:rsid w:val="000D328B"/>
    <w:rsid w:val="000D3623"/>
    <w:rsid w:val="000D3E30"/>
    <w:rsid w:val="000D5458"/>
    <w:rsid w:val="000E7953"/>
    <w:rsid w:val="000E7B41"/>
    <w:rsid w:val="000F1F25"/>
    <w:rsid w:val="000F227E"/>
    <w:rsid w:val="000F2407"/>
    <w:rsid w:val="000F50C2"/>
    <w:rsid w:val="000F56EA"/>
    <w:rsid w:val="000F6D2B"/>
    <w:rsid w:val="00100CF9"/>
    <w:rsid w:val="00103E13"/>
    <w:rsid w:val="001042BD"/>
    <w:rsid w:val="00105E7D"/>
    <w:rsid w:val="00112467"/>
    <w:rsid w:val="00114068"/>
    <w:rsid w:val="00114476"/>
    <w:rsid w:val="00116316"/>
    <w:rsid w:val="00121C70"/>
    <w:rsid w:val="001249F2"/>
    <w:rsid w:val="00124D53"/>
    <w:rsid w:val="00125936"/>
    <w:rsid w:val="001319CC"/>
    <w:rsid w:val="00131E63"/>
    <w:rsid w:val="00133BE3"/>
    <w:rsid w:val="00142BC1"/>
    <w:rsid w:val="00144A77"/>
    <w:rsid w:val="00147867"/>
    <w:rsid w:val="00147D8A"/>
    <w:rsid w:val="00151B2C"/>
    <w:rsid w:val="00152D2E"/>
    <w:rsid w:val="001535D7"/>
    <w:rsid w:val="00155563"/>
    <w:rsid w:val="001654D3"/>
    <w:rsid w:val="001709F2"/>
    <w:rsid w:val="00175584"/>
    <w:rsid w:val="001756E2"/>
    <w:rsid w:val="00181237"/>
    <w:rsid w:val="001824B3"/>
    <w:rsid w:val="0018294C"/>
    <w:rsid w:val="001841B8"/>
    <w:rsid w:val="001847FF"/>
    <w:rsid w:val="001908E2"/>
    <w:rsid w:val="00191888"/>
    <w:rsid w:val="00193ADC"/>
    <w:rsid w:val="001955DF"/>
    <w:rsid w:val="0019598C"/>
    <w:rsid w:val="0019609D"/>
    <w:rsid w:val="00197632"/>
    <w:rsid w:val="001A3DE1"/>
    <w:rsid w:val="001C2802"/>
    <w:rsid w:val="001C4116"/>
    <w:rsid w:val="001C489E"/>
    <w:rsid w:val="001C6023"/>
    <w:rsid w:val="001C71AF"/>
    <w:rsid w:val="001D01EB"/>
    <w:rsid w:val="001D0CC8"/>
    <w:rsid w:val="001D3168"/>
    <w:rsid w:val="001D4332"/>
    <w:rsid w:val="001D4F79"/>
    <w:rsid w:val="001D595A"/>
    <w:rsid w:val="001D7FAC"/>
    <w:rsid w:val="001E1A5B"/>
    <w:rsid w:val="001E4203"/>
    <w:rsid w:val="001E7543"/>
    <w:rsid w:val="001E7BE9"/>
    <w:rsid w:val="001F39E8"/>
    <w:rsid w:val="001F3C5D"/>
    <w:rsid w:val="001F6229"/>
    <w:rsid w:val="00200685"/>
    <w:rsid w:val="00201785"/>
    <w:rsid w:val="0020454D"/>
    <w:rsid w:val="00211C65"/>
    <w:rsid w:val="0022178B"/>
    <w:rsid w:val="00221ED5"/>
    <w:rsid w:val="00222E6C"/>
    <w:rsid w:val="00223944"/>
    <w:rsid w:val="002241A2"/>
    <w:rsid w:val="00224A7D"/>
    <w:rsid w:val="00225C52"/>
    <w:rsid w:val="002300DC"/>
    <w:rsid w:val="002303A7"/>
    <w:rsid w:val="002340A5"/>
    <w:rsid w:val="002449E1"/>
    <w:rsid w:val="00244A41"/>
    <w:rsid w:val="0025499F"/>
    <w:rsid w:val="00256C5E"/>
    <w:rsid w:val="002607A8"/>
    <w:rsid w:val="002651CF"/>
    <w:rsid w:val="0026724D"/>
    <w:rsid w:val="00277136"/>
    <w:rsid w:val="002809DB"/>
    <w:rsid w:val="002914CF"/>
    <w:rsid w:val="00293290"/>
    <w:rsid w:val="00293548"/>
    <w:rsid w:val="002950EC"/>
    <w:rsid w:val="00295330"/>
    <w:rsid w:val="00295471"/>
    <w:rsid w:val="00297581"/>
    <w:rsid w:val="002A427B"/>
    <w:rsid w:val="002B51AF"/>
    <w:rsid w:val="002C2CA9"/>
    <w:rsid w:val="002C3F0A"/>
    <w:rsid w:val="002D1000"/>
    <w:rsid w:val="002D5CD4"/>
    <w:rsid w:val="002D6CAD"/>
    <w:rsid w:val="002E4DDB"/>
    <w:rsid w:val="002F117C"/>
    <w:rsid w:val="002F1872"/>
    <w:rsid w:val="002F201A"/>
    <w:rsid w:val="002F59D9"/>
    <w:rsid w:val="002F6A18"/>
    <w:rsid w:val="00300918"/>
    <w:rsid w:val="00302241"/>
    <w:rsid w:val="00304754"/>
    <w:rsid w:val="00306CD9"/>
    <w:rsid w:val="0032255E"/>
    <w:rsid w:val="00327380"/>
    <w:rsid w:val="003309DA"/>
    <w:rsid w:val="0034439A"/>
    <w:rsid w:val="00352721"/>
    <w:rsid w:val="00352AB3"/>
    <w:rsid w:val="003573FE"/>
    <w:rsid w:val="00361ED3"/>
    <w:rsid w:val="0036298B"/>
    <w:rsid w:val="00364FC7"/>
    <w:rsid w:val="00365ABF"/>
    <w:rsid w:val="00367721"/>
    <w:rsid w:val="00382075"/>
    <w:rsid w:val="00383FA7"/>
    <w:rsid w:val="003849FD"/>
    <w:rsid w:val="00385E1F"/>
    <w:rsid w:val="00387AA9"/>
    <w:rsid w:val="003901B2"/>
    <w:rsid w:val="00391646"/>
    <w:rsid w:val="00395334"/>
    <w:rsid w:val="00395C71"/>
    <w:rsid w:val="003A460D"/>
    <w:rsid w:val="003B0320"/>
    <w:rsid w:val="003B45A0"/>
    <w:rsid w:val="003B4990"/>
    <w:rsid w:val="003B5AA7"/>
    <w:rsid w:val="003B6EDB"/>
    <w:rsid w:val="003B6F7C"/>
    <w:rsid w:val="003B782D"/>
    <w:rsid w:val="003C7E8B"/>
    <w:rsid w:val="003D2FD0"/>
    <w:rsid w:val="003D4F8F"/>
    <w:rsid w:val="003D79AA"/>
    <w:rsid w:val="003E172E"/>
    <w:rsid w:val="003E733B"/>
    <w:rsid w:val="003F0AF3"/>
    <w:rsid w:val="003F2787"/>
    <w:rsid w:val="003F320B"/>
    <w:rsid w:val="00404E3A"/>
    <w:rsid w:val="00404ED4"/>
    <w:rsid w:val="00407972"/>
    <w:rsid w:val="0041353A"/>
    <w:rsid w:val="00414CCF"/>
    <w:rsid w:val="00417411"/>
    <w:rsid w:val="00417E8E"/>
    <w:rsid w:val="0042083A"/>
    <w:rsid w:val="00421898"/>
    <w:rsid w:val="004227B4"/>
    <w:rsid w:val="004228EB"/>
    <w:rsid w:val="00424491"/>
    <w:rsid w:val="0042724F"/>
    <w:rsid w:val="00433BE7"/>
    <w:rsid w:val="0043707E"/>
    <w:rsid w:val="004417CD"/>
    <w:rsid w:val="00442723"/>
    <w:rsid w:val="00442AA4"/>
    <w:rsid w:val="004476C6"/>
    <w:rsid w:val="00451056"/>
    <w:rsid w:val="00453100"/>
    <w:rsid w:val="00454657"/>
    <w:rsid w:val="00456FEE"/>
    <w:rsid w:val="00471E3A"/>
    <w:rsid w:val="00475BBC"/>
    <w:rsid w:val="004776F2"/>
    <w:rsid w:val="004866D8"/>
    <w:rsid w:val="0048770F"/>
    <w:rsid w:val="004927A0"/>
    <w:rsid w:val="004A06D0"/>
    <w:rsid w:val="004B0E05"/>
    <w:rsid w:val="004B37E4"/>
    <w:rsid w:val="004B42F1"/>
    <w:rsid w:val="004C03F2"/>
    <w:rsid w:val="004C1DFC"/>
    <w:rsid w:val="004D20E9"/>
    <w:rsid w:val="004D5AA1"/>
    <w:rsid w:val="004E0523"/>
    <w:rsid w:val="004E4D3C"/>
    <w:rsid w:val="004E4E5F"/>
    <w:rsid w:val="004F014D"/>
    <w:rsid w:val="004F361E"/>
    <w:rsid w:val="004F3D1C"/>
    <w:rsid w:val="004F4E15"/>
    <w:rsid w:val="004F5099"/>
    <w:rsid w:val="004F777C"/>
    <w:rsid w:val="00502E64"/>
    <w:rsid w:val="005119DE"/>
    <w:rsid w:val="005174BB"/>
    <w:rsid w:val="00517AF3"/>
    <w:rsid w:val="0052365A"/>
    <w:rsid w:val="00527342"/>
    <w:rsid w:val="005356E5"/>
    <w:rsid w:val="00535F08"/>
    <w:rsid w:val="00542187"/>
    <w:rsid w:val="00545A15"/>
    <w:rsid w:val="00545EBB"/>
    <w:rsid w:val="00546960"/>
    <w:rsid w:val="00550A66"/>
    <w:rsid w:val="00551B26"/>
    <w:rsid w:val="00552950"/>
    <w:rsid w:val="005532AE"/>
    <w:rsid w:val="00555FB8"/>
    <w:rsid w:val="00560128"/>
    <w:rsid w:val="00560777"/>
    <w:rsid w:val="0056405C"/>
    <w:rsid w:val="005655F7"/>
    <w:rsid w:val="005667E6"/>
    <w:rsid w:val="0056751C"/>
    <w:rsid w:val="0056797E"/>
    <w:rsid w:val="00567A2B"/>
    <w:rsid w:val="00572384"/>
    <w:rsid w:val="00573070"/>
    <w:rsid w:val="005757A4"/>
    <w:rsid w:val="00582E06"/>
    <w:rsid w:val="00587179"/>
    <w:rsid w:val="005950BA"/>
    <w:rsid w:val="00595BF1"/>
    <w:rsid w:val="00597619"/>
    <w:rsid w:val="005A6F6F"/>
    <w:rsid w:val="005B0B82"/>
    <w:rsid w:val="005B167C"/>
    <w:rsid w:val="005B233B"/>
    <w:rsid w:val="005B2838"/>
    <w:rsid w:val="005B4327"/>
    <w:rsid w:val="005B4CD3"/>
    <w:rsid w:val="005B6507"/>
    <w:rsid w:val="005C1A96"/>
    <w:rsid w:val="005C281D"/>
    <w:rsid w:val="005C57DB"/>
    <w:rsid w:val="005C5E46"/>
    <w:rsid w:val="005C774B"/>
    <w:rsid w:val="005D0F5D"/>
    <w:rsid w:val="005D1E17"/>
    <w:rsid w:val="005D2BC8"/>
    <w:rsid w:val="005D41E7"/>
    <w:rsid w:val="005D4ABA"/>
    <w:rsid w:val="005D4F07"/>
    <w:rsid w:val="005D592F"/>
    <w:rsid w:val="005E2344"/>
    <w:rsid w:val="005E3450"/>
    <w:rsid w:val="005E62A6"/>
    <w:rsid w:val="005E657E"/>
    <w:rsid w:val="005F21B0"/>
    <w:rsid w:val="005F26FF"/>
    <w:rsid w:val="005F4DD1"/>
    <w:rsid w:val="00600875"/>
    <w:rsid w:val="00601217"/>
    <w:rsid w:val="006100A2"/>
    <w:rsid w:val="0061133E"/>
    <w:rsid w:val="00613CC3"/>
    <w:rsid w:val="0061432C"/>
    <w:rsid w:val="00615251"/>
    <w:rsid w:val="006156E2"/>
    <w:rsid w:val="006223DC"/>
    <w:rsid w:val="006248E8"/>
    <w:rsid w:val="00624C2B"/>
    <w:rsid w:val="00626D3E"/>
    <w:rsid w:val="00632AD1"/>
    <w:rsid w:val="00635F56"/>
    <w:rsid w:val="00637414"/>
    <w:rsid w:val="00642B3A"/>
    <w:rsid w:val="006433D7"/>
    <w:rsid w:val="00644C07"/>
    <w:rsid w:val="006452BC"/>
    <w:rsid w:val="00646F04"/>
    <w:rsid w:val="006510F3"/>
    <w:rsid w:val="00651550"/>
    <w:rsid w:val="00655EB9"/>
    <w:rsid w:val="00657973"/>
    <w:rsid w:val="00663693"/>
    <w:rsid w:val="0066477B"/>
    <w:rsid w:val="00665B8B"/>
    <w:rsid w:val="00666297"/>
    <w:rsid w:val="006679A5"/>
    <w:rsid w:val="00676A27"/>
    <w:rsid w:val="00684F31"/>
    <w:rsid w:val="00685870"/>
    <w:rsid w:val="0068669F"/>
    <w:rsid w:val="0069114F"/>
    <w:rsid w:val="00693019"/>
    <w:rsid w:val="00696B22"/>
    <w:rsid w:val="006A290B"/>
    <w:rsid w:val="006A3D4E"/>
    <w:rsid w:val="006A65D0"/>
    <w:rsid w:val="006A7B8A"/>
    <w:rsid w:val="006B0C71"/>
    <w:rsid w:val="006B2190"/>
    <w:rsid w:val="006B547A"/>
    <w:rsid w:val="006B62E0"/>
    <w:rsid w:val="006C1384"/>
    <w:rsid w:val="006C22E1"/>
    <w:rsid w:val="006C345D"/>
    <w:rsid w:val="006C660A"/>
    <w:rsid w:val="006C7EE2"/>
    <w:rsid w:val="006D0B65"/>
    <w:rsid w:val="006D10EB"/>
    <w:rsid w:val="006D3F16"/>
    <w:rsid w:val="006D61CB"/>
    <w:rsid w:val="006E227C"/>
    <w:rsid w:val="006F0F63"/>
    <w:rsid w:val="00700EB8"/>
    <w:rsid w:val="00701536"/>
    <w:rsid w:val="00715E09"/>
    <w:rsid w:val="00720570"/>
    <w:rsid w:val="00723F9F"/>
    <w:rsid w:val="00726545"/>
    <w:rsid w:val="00727DA4"/>
    <w:rsid w:val="007303D2"/>
    <w:rsid w:val="00736A4B"/>
    <w:rsid w:val="00743D5F"/>
    <w:rsid w:val="00744FE7"/>
    <w:rsid w:val="0074642B"/>
    <w:rsid w:val="00746C0C"/>
    <w:rsid w:val="007508B6"/>
    <w:rsid w:val="00751C90"/>
    <w:rsid w:val="00756B2D"/>
    <w:rsid w:val="00767C7D"/>
    <w:rsid w:val="00770ACD"/>
    <w:rsid w:val="007737DC"/>
    <w:rsid w:val="00773F52"/>
    <w:rsid w:val="0077591B"/>
    <w:rsid w:val="007906D8"/>
    <w:rsid w:val="00792253"/>
    <w:rsid w:val="00793785"/>
    <w:rsid w:val="007953BC"/>
    <w:rsid w:val="007A1A4F"/>
    <w:rsid w:val="007A4C79"/>
    <w:rsid w:val="007A695B"/>
    <w:rsid w:val="007B2CDB"/>
    <w:rsid w:val="007B312C"/>
    <w:rsid w:val="007B5097"/>
    <w:rsid w:val="007B64B9"/>
    <w:rsid w:val="007B7107"/>
    <w:rsid w:val="007C1944"/>
    <w:rsid w:val="007C3363"/>
    <w:rsid w:val="007C336F"/>
    <w:rsid w:val="007C450D"/>
    <w:rsid w:val="007D0333"/>
    <w:rsid w:val="007D0849"/>
    <w:rsid w:val="007D3D12"/>
    <w:rsid w:val="007D3D9A"/>
    <w:rsid w:val="007E0DD3"/>
    <w:rsid w:val="007E2168"/>
    <w:rsid w:val="007E7D82"/>
    <w:rsid w:val="007F040B"/>
    <w:rsid w:val="007F2E13"/>
    <w:rsid w:val="007F3BA1"/>
    <w:rsid w:val="007F3EFE"/>
    <w:rsid w:val="007F53F6"/>
    <w:rsid w:val="007F7559"/>
    <w:rsid w:val="007F7ABE"/>
    <w:rsid w:val="0080041E"/>
    <w:rsid w:val="008148DE"/>
    <w:rsid w:val="008211F8"/>
    <w:rsid w:val="00825E79"/>
    <w:rsid w:val="008305A3"/>
    <w:rsid w:val="00834E8D"/>
    <w:rsid w:val="00840053"/>
    <w:rsid w:val="0084052F"/>
    <w:rsid w:val="008452E7"/>
    <w:rsid w:val="008464EF"/>
    <w:rsid w:val="00846FC2"/>
    <w:rsid w:val="008508FE"/>
    <w:rsid w:val="0085404A"/>
    <w:rsid w:val="008551B1"/>
    <w:rsid w:val="00855382"/>
    <w:rsid w:val="0085564B"/>
    <w:rsid w:val="008628BD"/>
    <w:rsid w:val="00863C97"/>
    <w:rsid w:val="00864870"/>
    <w:rsid w:val="00867272"/>
    <w:rsid w:val="00870659"/>
    <w:rsid w:val="00882AFB"/>
    <w:rsid w:val="0088542E"/>
    <w:rsid w:val="00886760"/>
    <w:rsid w:val="00886B91"/>
    <w:rsid w:val="0089115C"/>
    <w:rsid w:val="00891164"/>
    <w:rsid w:val="00894B68"/>
    <w:rsid w:val="008A0765"/>
    <w:rsid w:val="008A1720"/>
    <w:rsid w:val="008A1E6B"/>
    <w:rsid w:val="008A51B0"/>
    <w:rsid w:val="008A7385"/>
    <w:rsid w:val="008B2838"/>
    <w:rsid w:val="008B2A5E"/>
    <w:rsid w:val="008B6C0D"/>
    <w:rsid w:val="008C1C53"/>
    <w:rsid w:val="008E1ECC"/>
    <w:rsid w:val="008E515E"/>
    <w:rsid w:val="008E6418"/>
    <w:rsid w:val="008E6544"/>
    <w:rsid w:val="008E7BAD"/>
    <w:rsid w:val="008F17AD"/>
    <w:rsid w:val="008F7BE5"/>
    <w:rsid w:val="008F7FC3"/>
    <w:rsid w:val="0090052B"/>
    <w:rsid w:val="009034E3"/>
    <w:rsid w:val="0091169E"/>
    <w:rsid w:val="00914147"/>
    <w:rsid w:val="00915C6B"/>
    <w:rsid w:val="00917925"/>
    <w:rsid w:val="00917FED"/>
    <w:rsid w:val="00920D50"/>
    <w:rsid w:val="00921723"/>
    <w:rsid w:val="0092227E"/>
    <w:rsid w:val="00926E58"/>
    <w:rsid w:val="009312B6"/>
    <w:rsid w:val="00931BC7"/>
    <w:rsid w:val="00932124"/>
    <w:rsid w:val="00933264"/>
    <w:rsid w:val="00933651"/>
    <w:rsid w:val="009363C7"/>
    <w:rsid w:val="00937043"/>
    <w:rsid w:val="0094444A"/>
    <w:rsid w:val="009464C3"/>
    <w:rsid w:val="00946BE3"/>
    <w:rsid w:val="00961952"/>
    <w:rsid w:val="0096273F"/>
    <w:rsid w:val="00964815"/>
    <w:rsid w:val="00964B05"/>
    <w:rsid w:val="00964EEA"/>
    <w:rsid w:val="00965872"/>
    <w:rsid w:val="00967D76"/>
    <w:rsid w:val="00974072"/>
    <w:rsid w:val="00975172"/>
    <w:rsid w:val="0097635A"/>
    <w:rsid w:val="00977509"/>
    <w:rsid w:val="00985D1C"/>
    <w:rsid w:val="009864B2"/>
    <w:rsid w:val="00986D70"/>
    <w:rsid w:val="00991364"/>
    <w:rsid w:val="009A0964"/>
    <w:rsid w:val="009A1031"/>
    <w:rsid w:val="009A4D83"/>
    <w:rsid w:val="009A65E2"/>
    <w:rsid w:val="009A6D2C"/>
    <w:rsid w:val="009B37D2"/>
    <w:rsid w:val="009B51D7"/>
    <w:rsid w:val="009B5B62"/>
    <w:rsid w:val="009B5D11"/>
    <w:rsid w:val="009B763C"/>
    <w:rsid w:val="009C54C9"/>
    <w:rsid w:val="009C5762"/>
    <w:rsid w:val="009C7B24"/>
    <w:rsid w:val="009D0346"/>
    <w:rsid w:val="009D4573"/>
    <w:rsid w:val="009E32F3"/>
    <w:rsid w:val="009E7963"/>
    <w:rsid w:val="009F5494"/>
    <w:rsid w:val="009F703C"/>
    <w:rsid w:val="00A04045"/>
    <w:rsid w:val="00A111D8"/>
    <w:rsid w:val="00A11E95"/>
    <w:rsid w:val="00A146F4"/>
    <w:rsid w:val="00A15A77"/>
    <w:rsid w:val="00A17E46"/>
    <w:rsid w:val="00A20B8C"/>
    <w:rsid w:val="00A2386B"/>
    <w:rsid w:val="00A24152"/>
    <w:rsid w:val="00A26111"/>
    <w:rsid w:val="00A37D1A"/>
    <w:rsid w:val="00A41551"/>
    <w:rsid w:val="00A43203"/>
    <w:rsid w:val="00A45D5E"/>
    <w:rsid w:val="00A53BDC"/>
    <w:rsid w:val="00A53CE1"/>
    <w:rsid w:val="00A5754E"/>
    <w:rsid w:val="00A5763B"/>
    <w:rsid w:val="00A578B5"/>
    <w:rsid w:val="00A60E73"/>
    <w:rsid w:val="00A6366C"/>
    <w:rsid w:val="00A656E1"/>
    <w:rsid w:val="00A663A1"/>
    <w:rsid w:val="00A665BB"/>
    <w:rsid w:val="00A728B3"/>
    <w:rsid w:val="00A729BA"/>
    <w:rsid w:val="00A72A35"/>
    <w:rsid w:val="00A742EE"/>
    <w:rsid w:val="00A76A43"/>
    <w:rsid w:val="00A778F5"/>
    <w:rsid w:val="00A8029B"/>
    <w:rsid w:val="00A80739"/>
    <w:rsid w:val="00A81297"/>
    <w:rsid w:val="00A814DA"/>
    <w:rsid w:val="00A865CF"/>
    <w:rsid w:val="00A87852"/>
    <w:rsid w:val="00A913BC"/>
    <w:rsid w:val="00A92F62"/>
    <w:rsid w:val="00A94B9D"/>
    <w:rsid w:val="00AA384B"/>
    <w:rsid w:val="00AA3A4E"/>
    <w:rsid w:val="00AA3ADA"/>
    <w:rsid w:val="00AB27A1"/>
    <w:rsid w:val="00AB4721"/>
    <w:rsid w:val="00AB5002"/>
    <w:rsid w:val="00AC1C06"/>
    <w:rsid w:val="00AC679A"/>
    <w:rsid w:val="00AD2AAF"/>
    <w:rsid w:val="00AF028B"/>
    <w:rsid w:val="00AF1B53"/>
    <w:rsid w:val="00AF545D"/>
    <w:rsid w:val="00AF5F55"/>
    <w:rsid w:val="00B01F48"/>
    <w:rsid w:val="00B01FE2"/>
    <w:rsid w:val="00B0224D"/>
    <w:rsid w:val="00B02355"/>
    <w:rsid w:val="00B0269E"/>
    <w:rsid w:val="00B07F49"/>
    <w:rsid w:val="00B135F8"/>
    <w:rsid w:val="00B138ED"/>
    <w:rsid w:val="00B145D6"/>
    <w:rsid w:val="00B14ADD"/>
    <w:rsid w:val="00B15315"/>
    <w:rsid w:val="00B20AA5"/>
    <w:rsid w:val="00B21D4D"/>
    <w:rsid w:val="00B257F6"/>
    <w:rsid w:val="00B34ED9"/>
    <w:rsid w:val="00B35ADA"/>
    <w:rsid w:val="00B413F0"/>
    <w:rsid w:val="00B42EC0"/>
    <w:rsid w:val="00B444CE"/>
    <w:rsid w:val="00B45B38"/>
    <w:rsid w:val="00B4719A"/>
    <w:rsid w:val="00B511D1"/>
    <w:rsid w:val="00B555FC"/>
    <w:rsid w:val="00B572B3"/>
    <w:rsid w:val="00B675EA"/>
    <w:rsid w:val="00B7655A"/>
    <w:rsid w:val="00B7663E"/>
    <w:rsid w:val="00B77483"/>
    <w:rsid w:val="00B80712"/>
    <w:rsid w:val="00B825A3"/>
    <w:rsid w:val="00B83828"/>
    <w:rsid w:val="00B929A5"/>
    <w:rsid w:val="00B94F61"/>
    <w:rsid w:val="00B96FFE"/>
    <w:rsid w:val="00B97FBC"/>
    <w:rsid w:val="00BA372E"/>
    <w:rsid w:val="00BA44AE"/>
    <w:rsid w:val="00BA5015"/>
    <w:rsid w:val="00BB0190"/>
    <w:rsid w:val="00BB0AEA"/>
    <w:rsid w:val="00BB1E20"/>
    <w:rsid w:val="00BB7E32"/>
    <w:rsid w:val="00BC0E14"/>
    <w:rsid w:val="00BC2054"/>
    <w:rsid w:val="00BC2CD8"/>
    <w:rsid w:val="00BC4316"/>
    <w:rsid w:val="00BC54AE"/>
    <w:rsid w:val="00BC5EC8"/>
    <w:rsid w:val="00BD6149"/>
    <w:rsid w:val="00BD6695"/>
    <w:rsid w:val="00BE4039"/>
    <w:rsid w:val="00BE4699"/>
    <w:rsid w:val="00BF06A2"/>
    <w:rsid w:val="00BF1551"/>
    <w:rsid w:val="00BF2EF1"/>
    <w:rsid w:val="00C000B9"/>
    <w:rsid w:val="00C16B6A"/>
    <w:rsid w:val="00C17B38"/>
    <w:rsid w:val="00C200CB"/>
    <w:rsid w:val="00C2151E"/>
    <w:rsid w:val="00C25D68"/>
    <w:rsid w:val="00C25ED1"/>
    <w:rsid w:val="00C3221A"/>
    <w:rsid w:val="00C32EF3"/>
    <w:rsid w:val="00C33ABC"/>
    <w:rsid w:val="00C34DFD"/>
    <w:rsid w:val="00C35147"/>
    <w:rsid w:val="00C40E54"/>
    <w:rsid w:val="00C453F5"/>
    <w:rsid w:val="00C53C68"/>
    <w:rsid w:val="00C5538B"/>
    <w:rsid w:val="00C6026B"/>
    <w:rsid w:val="00C64138"/>
    <w:rsid w:val="00C64BCD"/>
    <w:rsid w:val="00C658E4"/>
    <w:rsid w:val="00C65BF9"/>
    <w:rsid w:val="00C77EAB"/>
    <w:rsid w:val="00C8031A"/>
    <w:rsid w:val="00C80601"/>
    <w:rsid w:val="00C85357"/>
    <w:rsid w:val="00C85D52"/>
    <w:rsid w:val="00C911B4"/>
    <w:rsid w:val="00C9180A"/>
    <w:rsid w:val="00C92E82"/>
    <w:rsid w:val="00C943B8"/>
    <w:rsid w:val="00CA014A"/>
    <w:rsid w:val="00CA2966"/>
    <w:rsid w:val="00CA3C9B"/>
    <w:rsid w:val="00CB4A68"/>
    <w:rsid w:val="00CB53CD"/>
    <w:rsid w:val="00CC2F5A"/>
    <w:rsid w:val="00CC4E0B"/>
    <w:rsid w:val="00CD0D68"/>
    <w:rsid w:val="00CD2FAE"/>
    <w:rsid w:val="00CD31C6"/>
    <w:rsid w:val="00CD39E7"/>
    <w:rsid w:val="00CD53F7"/>
    <w:rsid w:val="00CD64AF"/>
    <w:rsid w:val="00CE4484"/>
    <w:rsid w:val="00CE667E"/>
    <w:rsid w:val="00CF437F"/>
    <w:rsid w:val="00CF4DD7"/>
    <w:rsid w:val="00D001DB"/>
    <w:rsid w:val="00D0371F"/>
    <w:rsid w:val="00D0476A"/>
    <w:rsid w:val="00D079DC"/>
    <w:rsid w:val="00D12D46"/>
    <w:rsid w:val="00D16333"/>
    <w:rsid w:val="00D207EB"/>
    <w:rsid w:val="00D312F4"/>
    <w:rsid w:val="00D35F01"/>
    <w:rsid w:val="00D36464"/>
    <w:rsid w:val="00D365DD"/>
    <w:rsid w:val="00D40582"/>
    <w:rsid w:val="00D45F3F"/>
    <w:rsid w:val="00D5572F"/>
    <w:rsid w:val="00D55D55"/>
    <w:rsid w:val="00D609D7"/>
    <w:rsid w:val="00D61AE4"/>
    <w:rsid w:val="00D636A1"/>
    <w:rsid w:val="00D66CED"/>
    <w:rsid w:val="00D71112"/>
    <w:rsid w:val="00D7392F"/>
    <w:rsid w:val="00D75CF4"/>
    <w:rsid w:val="00D76123"/>
    <w:rsid w:val="00D773EC"/>
    <w:rsid w:val="00D778C6"/>
    <w:rsid w:val="00D80422"/>
    <w:rsid w:val="00D80A8A"/>
    <w:rsid w:val="00D82CE1"/>
    <w:rsid w:val="00D8426D"/>
    <w:rsid w:val="00D90C32"/>
    <w:rsid w:val="00D92A6F"/>
    <w:rsid w:val="00D9751E"/>
    <w:rsid w:val="00D97798"/>
    <w:rsid w:val="00D97965"/>
    <w:rsid w:val="00DA1741"/>
    <w:rsid w:val="00DA19E7"/>
    <w:rsid w:val="00DA6EDC"/>
    <w:rsid w:val="00DB1FA1"/>
    <w:rsid w:val="00DB2797"/>
    <w:rsid w:val="00DB62B7"/>
    <w:rsid w:val="00DB6935"/>
    <w:rsid w:val="00DC2089"/>
    <w:rsid w:val="00DC4E89"/>
    <w:rsid w:val="00DC65AE"/>
    <w:rsid w:val="00DD036A"/>
    <w:rsid w:val="00DD6344"/>
    <w:rsid w:val="00DD6AF2"/>
    <w:rsid w:val="00DD767E"/>
    <w:rsid w:val="00DE770D"/>
    <w:rsid w:val="00DF045A"/>
    <w:rsid w:val="00E11163"/>
    <w:rsid w:val="00E12B18"/>
    <w:rsid w:val="00E13DF4"/>
    <w:rsid w:val="00E16E9A"/>
    <w:rsid w:val="00E20E5C"/>
    <w:rsid w:val="00E3165D"/>
    <w:rsid w:val="00E34353"/>
    <w:rsid w:val="00E45691"/>
    <w:rsid w:val="00E47AA6"/>
    <w:rsid w:val="00E51FC9"/>
    <w:rsid w:val="00E557CE"/>
    <w:rsid w:val="00E56C19"/>
    <w:rsid w:val="00E62C92"/>
    <w:rsid w:val="00E63D7F"/>
    <w:rsid w:val="00E66397"/>
    <w:rsid w:val="00E71B19"/>
    <w:rsid w:val="00E72429"/>
    <w:rsid w:val="00E74050"/>
    <w:rsid w:val="00E7466B"/>
    <w:rsid w:val="00E76F7A"/>
    <w:rsid w:val="00E80ABD"/>
    <w:rsid w:val="00E81CB1"/>
    <w:rsid w:val="00E82866"/>
    <w:rsid w:val="00E855A9"/>
    <w:rsid w:val="00E85855"/>
    <w:rsid w:val="00E85D14"/>
    <w:rsid w:val="00E87FBD"/>
    <w:rsid w:val="00E9255E"/>
    <w:rsid w:val="00E93BDB"/>
    <w:rsid w:val="00EA145C"/>
    <w:rsid w:val="00EA6C2C"/>
    <w:rsid w:val="00EB24E5"/>
    <w:rsid w:val="00EB2A60"/>
    <w:rsid w:val="00EB68A6"/>
    <w:rsid w:val="00EC1C86"/>
    <w:rsid w:val="00EC3ABF"/>
    <w:rsid w:val="00EC6370"/>
    <w:rsid w:val="00EC65F3"/>
    <w:rsid w:val="00EC7428"/>
    <w:rsid w:val="00EC7476"/>
    <w:rsid w:val="00ED4963"/>
    <w:rsid w:val="00ED660E"/>
    <w:rsid w:val="00EE0170"/>
    <w:rsid w:val="00EE17B6"/>
    <w:rsid w:val="00EE331F"/>
    <w:rsid w:val="00EE5A50"/>
    <w:rsid w:val="00EE6D66"/>
    <w:rsid w:val="00EF03BB"/>
    <w:rsid w:val="00EF06AE"/>
    <w:rsid w:val="00EF1E06"/>
    <w:rsid w:val="00EF1E95"/>
    <w:rsid w:val="00EF465F"/>
    <w:rsid w:val="00EF47CA"/>
    <w:rsid w:val="00EF71E2"/>
    <w:rsid w:val="00F00B66"/>
    <w:rsid w:val="00F028FD"/>
    <w:rsid w:val="00F035E1"/>
    <w:rsid w:val="00F052D1"/>
    <w:rsid w:val="00F11923"/>
    <w:rsid w:val="00F14694"/>
    <w:rsid w:val="00F14956"/>
    <w:rsid w:val="00F2114A"/>
    <w:rsid w:val="00F21FC9"/>
    <w:rsid w:val="00F25518"/>
    <w:rsid w:val="00F25EE6"/>
    <w:rsid w:val="00F26519"/>
    <w:rsid w:val="00F27662"/>
    <w:rsid w:val="00F3159F"/>
    <w:rsid w:val="00F32262"/>
    <w:rsid w:val="00F37164"/>
    <w:rsid w:val="00F42CAA"/>
    <w:rsid w:val="00F43CCE"/>
    <w:rsid w:val="00F50695"/>
    <w:rsid w:val="00F51DBC"/>
    <w:rsid w:val="00F52C85"/>
    <w:rsid w:val="00F5671B"/>
    <w:rsid w:val="00F57AE0"/>
    <w:rsid w:val="00F62B4C"/>
    <w:rsid w:val="00F63750"/>
    <w:rsid w:val="00F661FE"/>
    <w:rsid w:val="00F70995"/>
    <w:rsid w:val="00F83467"/>
    <w:rsid w:val="00F850CF"/>
    <w:rsid w:val="00F85180"/>
    <w:rsid w:val="00F872EF"/>
    <w:rsid w:val="00F91AD1"/>
    <w:rsid w:val="00F97A37"/>
    <w:rsid w:val="00FA025D"/>
    <w:rsid w:val="00FA4DC9"/>
    <w:rsid w:val="00FA6E24"/>
    <w:rsid w:val="00FA728E"/>
    <w:rsid w:val="00FA7DCD"/>
    <w:rsid w:val="00FB2303"/>
    <w:rsid w:val="00FB2D00"/>
    <w:rsid w:val="00FC06BB"/>
    <w:rsid w:val="00FC19F1"/>
    <w:rsid w:val="00FD2131"/>
    <w:rsid w:val="00FD2852"/>
    <w:rsid w:val="00FD4267"/>
    <w:rsid w:val="00FD496C"/>
    <w:rsid w:val="00FD5959"/>
    <w:rsid w:val="00FD630B"/>
    <w:rsid w:val="00FD713F"/>
    <w:rsid w:val="00FD76C8"/>
    <w:rsid w:val="00FE3382"/>
    <w:rsid w:val="00FE7B8C"/>
    <w:rsid w:val="00FF256A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42">
      <o:colormenu v:ext="edit" strokecolor="silver" shadowcolor="none" extrusioncolor="none"/>
    </o:shapedefaults>
    <o:shapelayout v:ext="edit">
      <o:idmap v:ext="edit" data="1,2,3,4"/>
      <o:rules v:ext="edit">
        <o:r id="V:Rule14" type="connector" idref="#AutoShape 232"/>
        <o:r id="V:Rule15" type="connector" idref="#AutoShape 233"/>
        <o:r id="V:Rule16" type="connector" idref="#AutoShape 220"/>
        <o:r id="V:Rule17" type="connector" idref="#AutoShape 226"/>
        <o:r id="V:Rule18" type="connector" idref="#AutoShape 223"/>
        <o:r id="V:Rule19" type="connector" idref="#AutoShape 228"/>
        <o:r id="V:Rule20" type="connector" idref="#_x0000_s4356"/>
        <o:r id="V:Rule21" type="connector" idref="#AutoShape 183"/>
        <o:r id="V:Rule22" type="connector" idref="#AutoShape 230"/>
        <o:r id="V:Rule23" type="connector" idref="#AutoShape 171"/>
        <o:r id="V:Rule24" type="connector" idref="#Straight Arrow Connector 42"/>
        <o:r id="V:Rule25" type="connector" idref="#AutoShape 184"/>
        <o:r id="V:Rule26" type="connector" idref="#Straight Arrow Connector 54"/>
      </o:rules>
      <o:regrouptable v:ext="edit">
        <o:entry new="1" old="0"/>
        <o:entry new="2" old="0"/>
        <o:entry new="3" old="2"/>
        <o:entry new="4" old="0"/>
        <o:entry new="5" old="0"/>
        <o:entry new="6" old="0"/>
      </o:regrouptable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1249F2"/>
    <w:rPr>
      <w:sz w:val="24"/>
      <w:szCs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D97965"/>
    <w:pPr>
      <w:keepNext/>
      <w:keepLines/>
      <w:spacing w:before="480" w:line="276" w:lineRule="auto"/>
      <w:outlineLvl w:val="0"/>
    </w:pPr>
    <w:rPr>
      <w:rFonts w:ascii="Cambria" w:hAnsi="Cambria"/>
      <w:b/>
      <w:bCs/>
      <w:color w:val="365F91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D97965"/>
    <w:rPr>
      <w:rFonts w:ascii="Cambria" w:hAnsi="Cambria"/>
      <w:b/>
      <w:bCs/>
      <w:color w:val="365F91"/>
      <w:sz w:val="28"/>
      <w:szCs w:val="28"/>
    </w:rPr>
  </w:style>
  <w:style w:type="table" w:styleId="TableGrid">
    <w:name w:val="Table Grid"/>
    <w:basedOn w:val="TableNormal"/>
    <w:uiPriority w:val="59"/>
    <w:rsid w:val="002303A7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Footer">
    <w:name w:val="footer"/>
    <w:basedOn w:val="Normal"/>
    <w:link w:val="FooterChar"/>
    <w:uiPriority w:val="99"/>
    <w:rsid w:val="002303A7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D97965"/>
    <w:rPr>
      <w:sz w:val="24"/>
      <w:szCs w:val="24"/>
    </w:rPr>
  </w:style>
  <w:style w:type="character" w:styleId="PageNumber">
    <w:name w:val="page number"/>
    <w:basedOn w:val="DefaultParagraphFont"/>
    <w:rsid w:val="002303A7"/>
  </w:style>
  <w:style w:type="character" w:styleId="Hyperlink">
    <w:name w:val="Hyperlink"/>
    <w:basedOn w:val="DefaultParagraphFont"/>
    <w:uiPriority w:val="99"/>
    <w:rsid w:val="0000134A"/>
    <w:rPr>
      <w:color w:val="0000FF"/>
      <w:u w:val="single"/>
    </w:rPr>
  </w:style>
  <w:style w:type="paragraph" w:customStyle="1" w:styleId="doctext">
    <w:name w:val="doctext"/>
    <w:basedOn w:val="Normal"/>
    <w:rsid w:val="0061133E"/>
    <w:pPr>
      <w:spacing w:before="100" w:beforeAutospacing="1" w:after="100" w:afterAutospacing="1"/>
    </w:pPr>
  </w:style>
  <w:style w:type="character" w:customStyle="1" w:styleId="docemphasis">
    <w:name w:val="docemphasis"/>
    <w:basedOn w:val="DefaultParagraphFont"/>
    <w:rsid w:val="003901B2"/>
  </w:style>
  <w:style w:type="paragraph" w:customStyle="1" w:styleId="Text">
    <w:name w:val="Text"/>
    <w:basedOn w:val="Normal"/>
    <w:rsid w:val="002F201A"/>
    <w:pPr>
      <w:widowControl w:val="0"/>
      <w:autoSpaceDE w:val="0"/>
      <w:autoSpaceDN w:val="0"/>
      <w:spacing w:line="252" w:lineRule="auto"/>
      <w:ind w:firstLine="202"/>
      <w:jc w:val="both"/>
    </w:pPr>
    <w:rPr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rsid w:val="007A4C79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97965"/>
    <w:rPr>
      <w:rFonts w:ascii="Tahoma" w:hAnsi="Tahoma" w:cs="Tahoma"/>
      <w:sz w:val="16"/>
      <w:szCs w:val="16"/>
    </w:rPr>
  </w:style>
  <w:style w:type="table" w:styleId="TableSimple1">
    <w:name w:val="Table Simple 1"/>
    <w:basedOn w:val="TableNormal"/>
    <w:rsid w:val="005C1A96"/>
    <w:tblPr>
      <w:tblInd w:w="0" w:type="dxa"/>
      <w:tblBorders>
        <w:top w:val="single" w:sz="12" w:space="0" w:color="008000"/>
        <w:bottom w:val="single" w:sz="12" w:space="0" w:color="008000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auto"/>
    </w:tcPr>
    <w:tblStylePr w:type="firstRow">
      <w:tblPr/>
      <w:tcPr>
        <w:tcBorders>
          <w:bottom w:val="single" w:sz="6" w:space="0" w:color="00800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6" w:space="0" w:color="008000"/>
          <w:tl2br w:val="none" w:sz="0" w:space="0" w:color="auto"/>
          <w:tr2bl w:val="none" w:sz="0" w:space="0" w:color="auto"/>
        </w:tcBorders>
      </w:tcPr>
    </w:tblStylePr>
  </w:style>
  <w:style w:type="paragraph" w:styleId="BodyText">
    <w:name w:val="Body Text"/>
    <w:basedOn w:val="Normal"/>
    <w:rsid w:val="00033E71"/>
    <w:pPr>
      <w:spacing w:after="120"/>
    </w:pPr>
  </w:style>
  <w:style w:type="paragraph" w:styleId="BodyTextFirstIndent">
    <w:name w:val="Body Text First Indent"/>
    <w:basedOn w:val="BodyText"/>
    <w:rsid w:val="00033E71"/>
    <w:pPr>
      <w:ind w:firstLine="210"/>
    </w:pPr>
  </w:style>
  <w:style w:type="paragraph" w:customStyle="1" w:styleId="p1a">
    <w:name w:val="p1a"/>
    <w:basedOn w:val="Normal"/>
    <w:next w:val="Normal"/>
    <w:rsid w:val="00F872EF"/>
    <w:pPr>
      <w:jc w:val="both"/>
    </w:pPr>
    <w:rPr>
      <w:rFonts w:ascii="Times" w:hAnsi="Times"/>
      <w:lang w:eastAsia="de-DE"/>
    </w:rPr>
  </w:style>
  <w:style w:type="character" w:customStyle="1" w:styleId="docemphstrong">
    <w:name w:val="docemphstrong"/>
    <w:basedOn w:val="DefaultParagraphFont"/>
    <w:rsid w:val="00F872EF"/>
  </w:style>
  <w:style w:type="table" w:styleId="TableGrid5">
    <w:name w:val="Table Grid 5"/>
    <w:basedOn w:val="TableNormal"/>
    <w:rsid w:val="0041353A"/>
    <w:tblPr>
      <w:tblInd w:w="0" w:type="dxa"/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  <w:insideH w:val="single" w:sz="6" w:space="0" w:color="000000"/>
        <w:insideV w:val="single" w:sz="6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auto"/>
    </w:tcPr>
    <w:tblStylePr w:type="firstRow"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nwCell">
      <w:tblPr/>
      <w:tcPr>
        <w:tcBorders>
          <w:tl2br w:val="single" w:sz="6" w:space="0" w:color="000000"/>
          <w:tr2bl w:val="none" w:sz="0" w:space="0" w:color="auto"/>
        </w:tcBorders>
      </w:tcPr>
    </w:tblStylePr>
  </w:style>
  <w:style w:type="table" w:styleId="TableTheme">
    <w:name w:val="Table Theme"/>
    <w:basedOn w:val="TableNormal"/>
    <w:rsid w:val="0041353A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TableSimple2">
    <w:name w:val="Table Simple 2"/>
    <w:basedOn w:val="TableNormal"/>
    <w:rsid w:val="0041353A"/>
    <w:tblPr>
      <w:tblInd w:w="0" w:type="dxa"/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b/>
        <w:bCs/>
        <w:color w:val="auto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right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left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neCell">
      <w:rPr>
        <w:b/>
        <w:bCs/>
      </w:rPr>
      <w:tblPr/>
      <w:tcPr>
        <w:tcBorders>
          <w:left w:val="none" w:sz="0" w:space="0" w:color="auto"/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op w:val="none" w:sz="0" w:space="0" w:color="auto"/>
          <w:tl2br w:val="none" w:sz="0" w:space="0" w:color="auto"/>
          <w:tr2bl w:val="none" w:sz="0" w:space="0" w:color="auto"/>
        </w:tcBorders>
      </w:tcPr>
    </w:tblStylePr>
  </w:style>
  <w:style w:type="table" w:styleId="TableClassic1">
    <w:name w:val="Table Classic 1"/>
    <w:basedOn w:val="TableNormal"/>
    <w:rsid w:val="0041353A"/>
    <w:tblPr>
      <w:tblInd w:w="0" w:type="dxa"/>
      <w:tblBorders>
        <w:top w:val="single" w:sz="12" w:space="0" w:color="000000"/>
        <w:bottom w:val="single" w:sz="12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auto"/>
    </w:tcPr>
    <w:tblStylePr w:type="firstRow">
      <w:rPr>
        <w:i/>
        <w:iCs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color w:val="auto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tblPr/>
      <w:tcPr>
        <w:tcBorders>
          <w:right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neCell">
      <w:rPr>
        <w:b/>
        <w:bCs/>
        <w:i w:val="0"/>
        <w:i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Grid3">
    <w:name w:val="Table Grid 3"/>
    <w:basedOn w:val="TableNormal"/>
    <w:rsid w:val="0041353A"/>
    <w:tblPr>
      <w:tblInd w:w="0" w:type="dxa"/>
      <w:tblBorders>
        <w:top w:val="single" w:sz="6" w:space="0" w:color="000000"/>
        <w:left w:val="single" w:sz="12" w:space="0" w:color="000000"/>
        <w:bottom w:val="single" w:sz="6" w:space="0" w:color="000000"/>
        <w:right w:val="single" w:sz="12" w:space="0" w:color="000000"/>
        <w:insideV w:val="single" w:sz="6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auto"/>
    </w:tcPr>
    <w:tblStylePr w:type="firstRow"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pct30" w:color="FFFF00" w:fill="FFFFFF"/>
      </w:tcPr>
    </w:tblStylePr>
    <w:tblStylePr w:type="la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paragraph" w:customStyle="1" w:styleId="TextCharCharChar">
    <w:name w:val="Text Char Char Char"/>
    <w:basedOn w:val="Normal"/>
    <w:link w:val="TextCharCharCharChar"/>
    <w:rsid w:val="0041353A"/>
    <w:pPr>
      <w:widowControl w:val="0"/>
      <w:autoSpaceDE w:val="0"/>
      <w:autoSpaceDN w:val="0"/>
      <w:spacing w:line="252" w:lineRule="auto"/>
      <w:ind w:firstLine="202"/>
      <w:jc w:val="both"/>
    </w:pPr>
  </w:style>
  <w:style w:type="character" w:customStyle="1" w:styleId="TextCharCharCharChar">
    <w:name w:val="Text Char Char Char Char"/>
    <w:basedOn w:val="DefaultParagraphFont"/>
    <w:link w:val="TextCharCharChar"/>
    <w:rsid w:val="0041353A"/>
    <w:rPr>
      <w:sz w:val="24"/>
      <w:szCs w:val="24"/>
      <w:lang w:val="en-US" w:eastAsia="en-US" w:bidi="ar-SA"/>
    </w:rPr>
  </w:style>
  <w:style w:type="character" w:customStyle="1" w:styleId="TextCharCharChar1">
    <w:name w:val="Text Char Char Char1"/>
    <w:basedOn w:val="DefaultParagraphFont"/>
    <w:rsid w:val="0041353A"/>
    <w:rPr>
      <w:lang w:val="en-US" w:eastAsia="en-US" w:bidi="ar-SA"/>
    </w:rPr>
  </w:style>
  <w:style w:type="paragraph" w:customStyle="1" w:styleId="TextChar">
    <w:name w:val="Text Char"/>
    <w:basedOn w:val="Normal"/>
    <w:rsid w:val="0041353A"/>
    <w:pPr>
      <w:widowControl w:val="0"/>
      <w:autoSpaceDE w:val="0"/>
      <w:autoSpaceDN w:val="0"/>
      <w:spacing w:line="252" w:lineRule="auto"/>
      <w:ind w:firstLine="202"/>
      <w:jc w:val="both"/>
    </w:pPr>
    <w:rPr>
      <w:sz w:val="20"/>
      <w:szCs w:val="20"/>
    </w:rPr>
  </w:style>
  <w:style w:type="paragraph" w:styleId="NormalWeb">
    <w:name w:val="Normal (Web)"/>
    <w:basedOn w:val="Normal"/>
    <w:rsid w:val="0041353A"/>
    <w:pPr>
      <w:spacing w:after="90"/>
      <w:jc w:val="both"/>
    </w:pPr>
    <w:rPr>
      <w:rFonts w:eastAsia="Batang"/>
      <w:lang w:eastAsia="ko-KR"/>
    </w:rPr>
  </w:style>
  <w:style w:type="paragraph" w:styleId="EndnoteText">
    <w:name w:val="endnote text"/>
    <w:basedOn w:val="Normal"/>
    <w:semiHidden/>
    <w:rsid w:val="0041353A"/>
    <w:rPr>
      <w:sz w:val="20"/>
      <w:szCs w:val="20"/>
    </w:rPr>
  </w:style>
  <w:style w:type="character" w:customStyle="1" w:styleId="TextCharCharCharChar1">
    <w:name w:val="Text Char Char Char Char1"/>
    <w:basedOn w:val="DefaultParagraphFont"/>
    <w:rsid w:val="0041353A"/>
    <w:rPr>
      <w:sz w:val="24"/>
      <w:szCs w:val="24"/>
      <w:lang w:val="en-US" w:eastAsia="en-US" w:bidi="ar-SA"/>
    </w:rPr>
  </w:style>
  <w:style w:type="paragraph" w:styleId="BodyTextIndent">
    <w:name w:val="Body Text Indent"/>
    <w:basedOn w:val="Normal"/>
    <w:rsid w:val="0002301C"/>
    <w:pPr>
      <w:spacing w:after="120"/>
      <w:ind w:left="360"/>
    </w:pPr>
  </w:style>
  <w:style w:type="table" w:styleId="TableList3">
    <w:name w:val="Table List 3"/>
    <w:basedOn w:val="TableNormal"/>
    <w:rsid w:val="0002301C"/>
    <w:tblPr>
      <w:tblInd w:w="0" w:type="dxa"/>
      <w:tblBorders>
        <w:top w:val="single" w:sz="12" w:space="0" w:color="000000"/>
        <w:bottom w:val="single" w:sz="12" w:space="0" w:color="000000"/>
        <w:insideH w:val="single" w:sz="6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auto"/>
    </w:tcPr>
    <w:tblStylePr w:type="firstRow">
      <w:rPr>
        <w:b/>
        <w:bCs/>
        <w:color w:val="000080"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swCell">
      <w:rPr>
        <w:i/>
        <w:iCs/>
        <w:color w:val="00008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paragraph" w:styleId="Header">
    <w:name w:val="header"/>
    <w:basedOn w:val="Normal"/>
    <w:link w:val="HeaderChar"/>
    <w:uiPriority w:val="99"/>
    <w:rsid w:val="0002301C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D97965"/>
    <w:rPr>
      <w:sz w:val="24"/>
      <w:szCs w:val="24"/>
    </w:rPr>
  </w:style>
  <w:style w:type="paragraph" w:styleId="ListParagraph">
    <w:name w:val="List Paragraph"/>
    <w:basedOn w:val="Normal"/>
    <w:uiPriority w:val="34"/>
    <w:qFormat/>
    <w:rsid w:val="00D97965"/>
    <w:pPr>
      <w:spacing w:after="120" w:line="228" w:lineRule="auto"/>
      <w:ind w:left="720"/>
      <w:contextualSpacing/>
      <w:jc w:val="both"/>
    </w:pPr>
    <w:rPr>
      <w:rFonts w:eastAsia="Calibri"/>
      <w:bCs/>
    </w:rPr>
  </w:style>
  <w:style w:type="paragraph" w:customStyle="1" w:styleId="Style1">
    <w:name w:val="Style1"/>
    <w:basedOn w:val="Normal"/>
    <w:link w:val="Style1Char"/>
    <w:qFormat/>
    <w:rsid w:val="00D97965"/>
    <w:pPr>
      <w:spacing w:before="100" w:beforeAutospacing="1" w:after="100" w:afterAutospacing="1" w:line="360" w:lineRule="auto"/>
      <w:jc w:val="both"/>
    </w:pPr>
    <w:rPr>
      <w:rFonts w:eastAsia="Calibri"/>
      <w:bCs/>
    </w:rPr>
  </w:style>
  <w:style w:type="character" w:customStyle="1" w:styleId="Style1Char">
    <w:name w:val="Style1 Char"/>
    <w:basedOn w:val="DefaultParagraphFont"/>
    <w:link w:val="Style1"/>
    <w:rsid w:val="00D97965"/>
    <w:rPr>
      <w:rFonts w:eastAsia="Calibri"/>
      <w:bCs/>
      <w:sz w:val="24"/>
      <w:szCs w:val="24"/>
    </w:rPr>
  </w:style>
  <w:style w:type="paragraph" w:styleId="Title">
    <w:name w:val="Title"/>
    <w:basedOn w:val="Normal"/>
    <w:next w:val="Normal"/>
    <w:link w:val="TitleChar"/>
    <w:uiPriority w:val="10"/>
    <w:qFormat/>
    <w:rsid w:val="00D97965"/>
    <w:pPr>
      <w:pBdr>
        <w:bottom w:val="single" w:sz="8" w:space="4" w:color="4F81BD"/>
      </w:pBdr>
      <w:spacing w:after="300"/>
      <w:contextualSpacing/>
    </w:pPr>
    <w:rPr>
      <w:rFonts w:ascii="Cambria" w:hAnsi="Cambria"/>
      <w:color w:val="000000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D97965"/>
    <w:rPr>
      <w:rFonts w:ascii="Cambria" w:hAnsi="Cambria"/>
      <w:color w:val="000000"/>
      <w:spacing w:val="5"/>
      <w:kern w:val="28"/>
      <w:sz w:val="52"/>
      <w:szCs w:val="52"/>
    </w:rPr>
  </w:style>
  <w:style w:type="character" w:styleId="Strong">
    <w:name w:val="Strong"/>
    <w:uiPriority w:val="22"/>
    <w:qFormat/>
    <w:rsid w:val="00D97965"/>
    <w:rPr>
      <w:b/>
      <w:bCs/>
    </w:rPr>
  </w:style>
  <w:style w:type="character" w:customStyle="1" w:styleId="apple-style-span">
    <w:name w:val="apple-style-span"/>
    <w:basedOn w:val="DefaultParagraphFont"/>
    <w:rsid w:val="00D97965"/>
  </w:style>
  <w:style w:type="character" w:styleId="Emphasis">
    <w:name w:val="Emphasis"/>
    <w:uiPriority w:val="20"/>
    <w:qFormat/>
    <w:rsid w:val="00D97965"/>
    <w:rPr>
      <w:i/>
      <w:iCs/>
    </w:rPr>
  </w:style>
  <w:style w:type="character" w:customStyle="1" w:styleId="apple-converted-space">
    <w:name w:val="apple-converted-space"/>
    <w:basedOn w:val="DefaultParagraphFont"/>
    <w:rsid w:val="00D97965"/>
  </w:style>
  <w:style w:type="paragraph" w:customStyle="1" w:styleId="Normal1">
    <w:name w:val="Normal1"/>
    <w:basedOn w:val="Normal"/>
    <w:rsid w:val="00D97965"/>
    <w:pPr>
      <w:spacing w:before="100" w:beforeAutospacing="1" w:after="100" w:afterAutospacing="1"/>
    </w:pPr>
  </w:style>
  <w:style w:type="paragraph" w:styleId="NoSpacing">
    <w:name w:val="No Spacing"/>
    <w:uiPriority w:val="1"/>
    <w:qFormat/>
    <w:rsid w:val="00D97965"/>
    <w:rPr>
      <w:rFonts w:ascii="Calibri" w:eastAsia="Calibri" w:hAnsi="Calibri"/>
      <w:sz w:val="22"/>
      <w:szCs w:val="22"/>
    </w:rPr>
  </w:style>
  <w:style w:type="paragraph" w:customStyle="1" w:styleId="Default">
    <w:name w:val="Default"/>
    <w:rsid w:val="00D97965"/>
    <w:pPr>
      <w:autoSpaceDE w:val="0"/>
      <w:autoSpaceDN w:val="0"/>
      <w:adjustRightInd w:val="0"/>
    </w:pPr>
    <w:rPr>
      <w:rFonts w:ascii="BFSELT+LucidaSans" w:eastAsia="Calibri" w:hAnsi="BFSELT+LucidaSans" w:cs="BFSELT+LucidaSans"/>
      <w:color w:val="000000"/>
      <w:sz w:val="24"/>
      <w:szCs w:val="24"/>
    </w:rPr>
  </w:style>
  <w:style w:type="paragraph" w:styleId="Caption">
    <w:name w:val="caption"/>
    <w:basedOn w:val="Normal"/>
    <w:next w:val="Normal"/>
    <w:uiPriority w:val="35"/>
    <w:unhideWhenUsed/>
    <w:qFormat/>
    <w:rsid w:val="00FD496C"/>
    <w:rPr>
      <w:b/>
      <w:bCs/>
      <w:sz w:val="20"/>
      <w:szCs w:val="20"/>
    </w:rPr>
  </w:style>
  <w:style w:type="paragraph" w:styleId="TOC3">
    <w:name w:val="toc 3"/>
    <w:basedOn w:val="Normal"/>
    <w:next w:val="Normal"/>
    <w:autoRedefine/>
    <w:uiPriority w:val="39"/>
    <w:unhideWhenUsed/>
    <w:rsid w:val="00DA6EDC"/>
    <w:pPr>
      <w:spacing w:after="100"/>
      <w:ind w:left="480"/>
    </w:pPr>
  </w:style>
  <w:style w:type="paragraph" w:styleId="TOC1">
    <w:name w:val="toc 1"/>
    <w:basedOn w:val="Normal"/>
    <w:next w:val="Normal"/>
    <w:autoRedefine/>
    <w:uiPriority w:val="39"/>
    <w:unhideWhenUsed/>
    <w:rsid w:val="00DA6EDC"/>
    <w:pPr>
      <w:spacing w:after="100"/>
    </w:pPr>
  </w:style>
  <w:style w:type="paragraph" w:styleId="TableofFigures">
    <w:name w:val="table of figures"/>
    <w:basedOn w:val="Normal"/>
    <w:next w:val="Normal"/>
    <w:uiPriority w:val="99"/>
    <w:unhideWhenUsed/>
    <w:rsid w:val="00DA6EDC"/>
  </w:style>
  <w:style w:type="character" w:styleId="PlaceholderText">
    <w:name w:val="Placeholder Text"/>
    <w:basedOn w:val="DefaultParagraphFont"/>
    <w:uiPriority w:val="99"/>
    <w:semiHidden/>
    <w:rsid w:val="00F57AE0"/>
    <w:rPr>
      <w:color w:val="808080"/>
    </w:rPr>
  </w:style>
  <w:style w:type="paragraph" w:customStyle="1" w:styleId="references">
    <w:name w:val="references"/>
    <w:rsid w:val="00DC4E89"/>
    <w:pPr>
      <w:numPr>
        <w:numId w:val="48"/>
      </w:numPr>
      <w:spacing w:after="50" w:line="180" w:lineRule="exact"/>
      <w:jc w:val="both"/>
    </w:pPr>
    <w:rPr>
      <w:rFonts w:eastAsia="MS Mincho"/>
      <w:noProof/>
      <w:sz w:val="16"/>
      <w:szCs w:val="16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1731520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wmf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image" Target="media/image2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180802AA-F816-4FCD-9185-4F13B370690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8</TotalTime>
  <Pages>8</Pages>
  <Words>1651</Words>
  <Characters>9416</Characters>
  <Application>Microsoft Office Word</Application>
  <DocSecurity>0</DocSecurity>
  <Lines>78</Lines>
  <Paragraphs>2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Chapter 2</vt:lpstr>
    </vt:vector>
  </TitlesOfParts>
  <Company>Home</Company>
  <LinksUpToDate>false</LinksUpToDate>
  <CharactersWithSpaces>11045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DRG</dc:creator>
  <cp:lastModifiedBy>user</cp:lastModifiedBy>
  <cp:revision>9</cp:revision>
  <cp:lastPrinted>2011-06-16T08:09:00Z</cp:lastPrinted>
  <dcterms:created xsi:type="dcterms:W3CDTF">2012-04-30T13:22:00Z</dcterms:created>
  <dcterms:modified xsi:type="dcterms:W3CDTF">2017-10-06T10:36:00Z</dcterms:modified>
</cp:coreProperties>
</file>